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2602003" w:rsidR="00AB0D92" w:rsidRDefault="00FD140A" w:rsidP="00AB0D92">
      <w:pPr>
        <w:jc w:val="center"/>
        <w:rPr>
          <w:b/>
          <w:bCs/>
        </w:rPr>
      </w:pPr>
      <w:bookmarkStart w:id="0" w:name="_Hlk30967326"/>
      <w:bookmarkEnd w:id="0"/>
      <w:r>
        <w:rPr>
          <w:b/>
          <w:bCs/>
        </w:rPr>
        <w:t xml:space="preserve">OBJECT </w:t>
      </w:r>
      <w:r w:rsidR="00AB0D92">
        <w:rPr>
          <w:b/>
          <w:bCs/>
        </w:rPr>
        <w:t>SPEED PERCEPTION DURING</w:t>
      </w:r>
      <w:r w:rsidR="00B003C3">
        <w:rPr>
          <w:b/>
          <w:bCs/>
        </w:rPr>
        <w:t xml:space="preserve"> LATERAL</w:t>
      </w:r>
      <w:r w:rsidR="00AB0D92">
        <w:rPr>
          <w:b/>
          <w:bCs/>
        </w:rPr>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4700 Keel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EE3598" w:rsidRDefault="00EE3598" w:rsidP="00EE3598">
      <w:pPr>
        <w:rPr>
          <w:b/>
          <w:bCs/>
        </w:rPr>
      </w:pPr>
      <w:r w:rsidRPr="00EE3598">
        <w:rPr>
          <w:b/>
          <w:bCs/>
        </w:rPr>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136208" w:rsidRDefault="00136208" w:rsidP="007E785F">
      <w:pPr>
        <w:jc w:val="both"/>
        <w:rPr>
          <w:b/>
          <w:bCs/>
        </w:rPr>
      </w:pPr>
      <w:r w:rsidRPr="00136208">
        <w:rPr>
          <w:b/>
          <w:bCs/>
        </w:rPr>
        <w:t>Significance</w:t>
      </w:r>
    </w:p>
    <w:p w14:paraId="34347F7C" w14:textId="444B0A77" w:rsidR="00136208" w:rsidRDefault="00136208" w:rsidP="007E785F">
      <w:pPr>
        <w:jc w:val="both"/>
      </w:pPr>
      <w:r>
        <w:t xml:space="preserve">When interacting with </w:t>
      </w:r>
      <w:r w:rsidR="00223D5B">
        <w:t>our inherently dynamic</w:t>
      </w:r>
      <w:r>
        <w:t xml:space="preserve"> environment, humans are </w:t>
      </w:r>
      <w:r w:rsidR="00223D5B">
        <w:t xml:space="preserve">rarely standing still. It is thus crucial for us to obtain accurate and precise estimates of the behavior of objects in our environment even while we are moving ourselves. In this project, we investigate how humans judge the speed of other objects </w:t>
      </w:r>
      <w:del w:id="1" w:author="Björn Jörges" w:date="2020-03-23T15:59:00Z">
        <w:r w:rsidR="00223D5B" w:rsidDel="00AD3F26">
          <w:delText xml:space="preserve">while </w:delText>
        </w:r>
      </w:del>
      <w:ins w:id="2" w:author="Björn Jörges" w:date="2020-03-23T15:59:00Z">
        <w:r w:rsidR="00AD3F26">
          <w:t>during visual selfmotion</w:t>
        </w:r>
      </w:ins>
      <w:del w:id="3" w:author="Björn Jörges" w:date="2020-03-23T15:59:00Z">
        <w:r w:rsidR="00223D5B" w:rsidDel="00AD3F26">
          <w:delText>moving themselves</w:delText>
        </w:r>
      </w:del>
      <w:r w:rsidR="00223D5B">
        <w:t xml:space="preserve">, which helps </w:t>
      </w:r>
      <w:del w:id="4" w:author="Björn Jörges" w:date="2020-03-26T00:16:00Z">
        <w:r w:rsidR="00223D5B" w:rsidDel="00BF3774">
          <w:delText xml:space="preserve">both </w:delText>
        </w:r>
      </w:del>
      <w:r w:rsidR="00223D5B">
        <w:t xml:space="preserve">understand everyday situations </w:t>
      </w:r>
      <w:del w:id="5" w:author="Björn Jörges" w:date="2020-03-26T00:17:00Z">
        <w:r w:rsidR="00223D5B" w:rsidDel="00BF3774">
          <w:delText xml:space="preserve">such as avoiding collisions while driving a car </w:delText>
        </w:r>
      </w:del>
      <w:ins w:id="6" w:author="Björn Jörges" w:date="2020-03-26T00:17:00Z">
        <w:r w:rsidR="00BF3774">
          <w:t xml:space="preserve">requiring </w:t>
        </w:r>
      </w:ins>
      <w:ins w:id="7" w:author="Björn Jörges" w:date="2020-03-26T00:18:00Z">
        <w:r w:rsidR="00BF3774">
          <w:t xml:space="preserve">humans to interact with a dynamic world in an allocentric reference frame. </w:t>
        </w:r>
      </w:ins>
      <w:del w:id="8" w:author="Björn Jörges" w:date="2020-03-26T00:18:00Z">
        <w:r w:rsidR="00223D5B" w:rsidDel="00BF3774">
          <w:delText>and constrain models of how humans time their interactions with a dynamic world.</w:delText>
        </w:r>
      </w:del>
    </w:p>
    <w:p w14:paraId="74D5AAEF" w14:textId="77777777" w:rsidR="00EE3598" w:rsidRPr="00915B4B" w:rsidRDefault="00EE3598" w:rsidP="00EE3598"/>
    <w:p w14:paraId="73CEE8BB" w14:textId="0445CCDE" w:rsidR="00FD11B7" w:rsidRPr="00FD11B7" w:rsidRDefault="00280F38" w:rsidP="00635780">
      <w:pPr>
        <w:jc w:val="both"/>
        <w:rPr>
          <w:b/>
          <w:bCs/>
        </w:rPr>
      </w:pPr>
      <w:r>
        <w:rPr>
          <w:b/>
          <w:bCs/>
        </w:rPr>
        <w:t>Introduction</w:t>
      </w:r>
    </w:p>
    <w:p w14:paraId="3D5B4D07" w14:textId="7D8DED98" w:rsidR="0061078B" w:rsidRDefault="003040A3" w:rsidP="00635780">
      <w:pPr>
        <w:jc w:val="both"/>
        <w:rPr>
          <w:ins w:id="9" w:author="Björn Jörges" w:date="2020-03-25T23:24:00Z"/>
        </w:rPr>
      </w:pPr>
      <w:r>
        <w:t>When observing a moving target while an observer is moving, the same retinal speeds can correspond to vastly different physical velocities. When an observer moves in the same direction as the target, the retinal speed of the object is partially cancelled out</w:t>
      </w:r>
      <w:ins w:id="10" w:author="Björn Jörges" w:date="2020-03-23T15:23:00Z">
        <w:r w:rsidR="00165DC4">
          <w:t>, and when they move in the opposite direction of the target, the retinal stimulation due to selfmotion may be added to</w:t>
        </w:r>
      </w:ins>
      <w:ins w:id="11" w:author="Björn Jörges" w:date="2020-03-23T15:24:00Z">
        <w:r w:rsidR="00165DC4">
          <w:t xml:space="preserve"> the retinal speed of the object</w:t>
        </w:r>
      </w:ins>
      <w:r>
        <w:t xml:space="preserve">. Observers must thus obtain an accurate estimate of their own velocity, and subtract or add </w:t>
      </w:r>
      <w:r w:rsidR="00D124B7">
        <w:t xml:space="preserve">the consequences of this movement </w:t>
      </w:r>
      <w:r>
        <w:t xml:space="preserve">it to the retinal </w:t>
      </w:r>
      <w:r w:rsidR="00D124B7">
        <w:t>motion of</w:t>
      </w:r>
      <w:r>
        <w:t xml:space="preserve"> the target to obtain an accurate estimate of </w:t>
      </w:r>
      <w:del w:id="12" w:author="Björn Jörges" w:date="2020-03-23T15:24:00Z">
        <w:r w:rsidDel="00165DC4">
          <w:delText xml:space="preserve">the </w:delText>
        </w:r>
      </w:del>
      <w:r>
        <w:t>object velocity.</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 xml:space="preserve">(Dupin &amp; Wexler, 2013; Rushton &amp; </w:t>
      </w:r>
      <w:r w:rsidR="00A66145" w:rsidRPr="00A66145">
        <w:rPr>
          <w:noProof/>
        </w:rPr>
        <w:lastRenderedPageBreak/>
        <w:t>Warren, 2005; Warren &amp; Rushton, 2008, 2009)</w:t>
      </w:r>
      <w:r w:rsidR="00C1489C">
        <w:fldChar w:fldCharType="end"/>
      </w:r>
      <w:r w:rsidR="00250579">
        <w:t xml:space="preserve"> posits that, to estimate object motion from ambiguous retinal </w:t>
      </w:r>
      <w:r w:rsidR="00F15EC4">
        <w:t>input</w:t>
      </w:r>
      <w:ins w:id="13" w:author="Björn Jörges" w:date="2020-03-25T23:03:00Z">
        <w:r w:rsidR="005A1659">
          <w:t xml:space="preserve"> representing the sum of object and selfmotion</w:t>
        </w:r>
      </w:ins>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8366DA">
        <w:t>which</w:t>
      </w:r>
      <w:r w:rsidR="000B17CA">
        <w:t xml:space="preserve"> entails a conflict between visual and vestibular input</w:t>
      </w:r>
      <w:r>
        <w:t xml:space="preserve">, </w:t>
      </w:r>
      <w:r w:rsidR="00F15EC4">
        <w:t>self-motion is likely underestimated</w:t>
      </w:r>
      <w:r>
        <w:t xml:space="preserve">, leading to biases in judgments of object </w:t>
      </w:r>
      <w:r w:rsidR="0045395D">
        <w:t>motion</w:t>
      </w:r>
      <w:r w:rsidR="00F15EC4">
        <w:t>.</w:t>
      </w:r>
      <w:r w:rsidR="00741F9E">
        <w:t xml:space="preserve"> </w:t>
      </w:r>
      <w:r w:rsidR="00F15EC4">
        <w:t xml:space="preserve">This </w:t>
      </w:r>
      <w:r w:rsidR="00741F9E">
        <w:t xml:space="preserve">has been shown to some extent for vertical observer and </w:t>
      </w:r>
      <w:r w:rsidR="00F15EC4">
        <w:t xml:space="preserve">object </w:t>
      </w:r>
      <w:r w:rsidR="00741F9E">
        <w:t xml:space="preserve">mo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r w:rsidR="00D91C69">
        <w:fldChar w:fldCharType="end"/>
      </w:r>
      <w:r w:rsidR="00F15EC4">
        <w:t xml:space="preserve"> and motion in dept</w:t>
      </w:r>
      <w:r w:rsidR="002B28A0">
        <w:t xml:space="preserve">h </w:t>
      </w:r>
      <w:r w:rsidR="002B28A0">
        <w:fldChar w:fldCharType="begin" w:fldLock="1"/>
      </w:r>
      <w:r w:rsidR="00EB5260">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0A61BD">
        <w:t>This process is relatively straightforward for the consequences of angular self-motion, but for</w:t>
      </w:r>
      <w:r w:rsidR="00FD6F03">
        <w:t xml:space="preserve"> lateral</w:t>
      </w:r>
      <w:r w:rsidR="000A61BD">
        <w:t xml:space="preserve"> motion</w:t>
      </w:r>
      <w:ins w:id="14" w:author="Björn Jörges" w:date="2020-03-23T16:44:00Z">
        <w:r w:rsidR="009E4715">
          <w:t>,</w:t>
        </w:r>
      </w:ins>
      <w:r w:rsidR="000A61BD">
        <w:t xml:space="preserve"> the geometry for such a subtraction process requires </w:t>
      </w:r>
      <w:r w:rsidR="00FD6F03">
        <w:t>additional computations involving, for example, an estimate of the distance of the object to the observer</w:t>
      </w:r>
      <w:r w:rsidR="000A61BD">
        <w:t>.</w:t>
      </w:r>
      <w:r w:rsidR="0061078B">
        <w:t xml:space="preserve"> </w:t>
      </w:r>
      <w:r w:rsidR="0061078B" w:rsidRPr="00136208">
        <w:t>More specifically, observers need to first estimate their own motion in an allocentric world frame by using retinal stimulation attributable to static objec</w:t>
      </w:r>
      <w:r w:rsidR="004E6C2E" w:rsidRPr="00136208">
        <w:t xml:space="preserve">t </w:t>
      </w:r>
      <w:r w:rsidR="0061078B" w:rsidRPr="00136208">
        <w:t>in the environment</w:t>
      </w:r>
      <w:r w:rsidR="004E6C2E" w:rsidRPr="00136208">
        <w:t xml:space="preserve"> and other sensory and efferent information</w:t>
      </w:r>
      <w:r w:rsidR="0061078B" w:rsidRPr="00136208">
        <w:t>. Then, this estimate needs to be used to generate an estimate of the retinal stimulation caused by the observer’s motion. Th</w:t>
      </w:r>
      <w:r w:rsidR="00930D3B">
        <w:t>e</w:t>
      </w:r>
      <w:r w:rsidR="0061078B" w:rsidRPr="00136208">
        <w:t xml:space="preserve"> estimated retinal stimulation due to self-motion </w:t>
      </w:r>
      <w:r w:rsidR="00930D3B">
        <w:t xml:space="preserve">is </w:t>
      </w:r>
      <w:r w:rsidR="0061078B" w:rsidRPr="00136208">
        <w:t>subtracted from the total retinal stimulation</w:t>
      </w:r>
      <w:r w:rsidR="00930D3B">
        <w:t>, which allows to interpret the remaining retinal stimulation as object motion</w:t>
      </w:r>
      <w:r w:rsidR="0061078B" w:rsidRPr="00136208">
        <w:t>.</w:t>
      </w:r>
    </w:p>
    <w:p w14:paraId="1D319664" w14:textId="54CB8624" w:rsidR="008E2FD6" w:rsidRDefault="00615CEF" w:rsidP="00635780">
      <w:pPr>
        <w:jc w:val="both"/>
        <w:rPr>
          <w:ins w:id="15" w:author="Björn Jörges" w:date="2020-03-26T00:05:00Z"/>
        </w:rPr>
      </w:pPr>
      <w:ins w:id="16" w:author="Björn Jörges" w:date="2020-03-25T23:24:00Z">
        <w:r>
          <w:t xml:space="preserve">It is important to </w:t>
        </w:r>
      </w:ins>
      <w:ins w:id="17" w:author="Björn Jörges" w:date="2020-03-25T23:26:00Z">
        <w:r>
          <w:t xml:space="preserve">note </w:t>
        </w:r>
      </w:ins>
      <w:ins w:id="18" w:author="Björn Jörges" w:date="2020-03-25T23:24:00Z">
        <w:r>
          <w:t xml:space="preserve">that flow parsing is only </w:t>
        </w:r>
      </w:ins>
      <w:ins w:id="19" w:author="Björn Jörges" w:date="2020-03-26T00:00:00Z">
        <w:r w:rsidR="00CE6EF7">
          <w:t xml:space="preserve">necessary </w:t>
        </w:r>
      </w:ins>
      <w:ins w:id="20" w:author="Björn Jörges" w:date="2020-03-25T23:24:00Z">
        <w:r>
          <w:t xml:space="preserve">when humans need to represent </w:t>
        </w:r>
      </w:ins>
      <w:ins w:id="21" w:author="Björn Jörges" w:date="2020-03-25T23:25:00Z">
        <w:r>
          <w:t xml:space="preserve">the kinetic properties of their environment in an allocentric frame. For computations performed in an egocentric frame, it is generally </w:t>
        </w:r>
      </w:ins>
      <w:ins w:id="22" w:author="Björn Jörges" w:date="2020-03-25T23:26:00Z">
        <w:r>
          <w:t xml:space="preserve">sufficient to time interceptive actions and avoid collisions according to the </w:t>
        </w:r>
      </w:ins>
      <w:ins w:id="23" w:author="Björn Jörges" w:date="2020-03-25T23:27:00Z">
        <w:r>
          <w:t xml:space="preserve">velocity of the target relative to the observer. </w:t>
        </w:r>
      </w:ins>
      <w:ins w:id="24" w:author="Björn Jörges" w:date="2020-03-26T00:13:00Z">
        <w:r w:rsidR="008E2FD6">
          <w:t>I</w:t>
        </w:r>
      </w:ins>
      <w:ins w:id="25" w:author="Björn Jörges" w:date="2020-03-25T23:41:00Z">
        <w:r w:rsidR="00CA010F">
          <w:t>t is true that ecological</w:t>
        </w:r>
      </w:ins>
      <w:ins w:id="26" w:author="Björn Jörges" w:date="2020-03-26T00:14:00Z">
        <w:r w:rsidR="00BF3774">
          <w:t>,</w:t>
        </w:r>
      </w:ins>
      <w:ins w:id="27" w:author="Björn Jörges" w:date="2020-03-25T23:41:00Z">
        <w:r w:rsidR="00CA010F">
          <w:t xml:space="preserve"> optic flow</w:t>
        </w:r>
      </w:ins>
      <w:ins w:id="28" w:author="Björn Jörges" w:date="2020-03-26T00:07:00Z">
        <w:r w:rsidR="008E2FD6">
          <w:t>-based</w:t>
        </w:r>
      </w:ins>
      <w:ins w:id="29" w:author="Björn Jörges" w:date="2020-03-25T23:41:00Z">
        <w:r w:rsidR="00CA010F">
          <w:t xml:space="preserve"> heuristics </w:t>
        </w:r>
      </w:ins>
      <w:ins w:id="30" w:author="Björn Jörges" w:date="2020-03-26T00:01:00Z">
        <w:r w:rsidR="00CE6EF7">
          <w:t xml:space="preserve">have </w:t>
        </w:r>
      </w:ins>
      <w:ins w:id="31" w:author="Björn Jörges" w:date="2020-03-26T00:07:00Z">
        <w:r w:rsidR="008E2FD6">
          <w:t xml:space="preserve">successfully </w:t>
        </w:r>
      </w:ins>
      <w:ins w:id="32" w:author="Björn Jörges" w:date="2020-03-26T00:02:00Z">
        <w:r w:rsidR="008E2FD6">
          <w:t xml:space="preserve">explained humans performance in paradigmatic cases such as the outfielder problem </w:t>
        </w:r>
      </w:ins>
      <w:ins w:id="33" w:author="Björn Jörges" w:date="2020-03-26T00:03:00Z">
        <w:r w:rsidR="008E2FD6">
          <w:fldChar w:fldCharType="begin" w:fldLock="1"/>
        </w:r>
      </w:ins>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ins w:id="34" w:author="Björn Jörges" w:date="2020-03-26T00:03:00Z">
        <w:r w:rsidR="008E2FD6">
          <w:fldChar w:fldCharType="end"/>
        </w:r>
      </w:ins>
      <w:ins w:id="35" w:author="Björn Jörges" w:date="2020-03-26T00:14:00Z">
        <w:r w:rsidR="00BF3774">
          <w:t>. However,</w:t>
        </w:r>
      </w:ins>
      <w:ins w:id="36" w:author="Björn Jörges" w:date="2020-03-26T00:04:00Z">
        <w:r w:rsidR="008E2FD6">
          <w:t xml:space="preserve"> there is </w:t>
        </w:r>
      </w:ins>
      <w:ins w:id="37" w:author="Björn Jörges" w:date="2020-03-26T00:14:00Z">
        <w:r w:rsidR="00BF3774">
          <w:t xml:space="preserve">also </w:t>
        </w:r>
      </w:ins>
      <w:ins w:id="38" w:author="Björn Jörges" w:date="2020-03-26T00:15:00Z">
        <w:r w:rsidR="00BF3774">
          <w:t xml:space="preserve">sufficient </w:t>
        </w:r>
      </w:ins>
      <w:ins w:id="39" w:author="Björn Jörges" w:date="2020-03-26T00:05:00Z">
        <w:r w:rsidR="008E2FD6">
          <w:t xml:space="preserve">evidence </w:t>
        </w:r>
      </w:ins>
      <w:ins w:id="40" w:author="Björn Jörges" w:date="2020-03-26T00:07:00Z">
        <w:r w:rsidR="008E2FD6">
          <w:t xml:space="preserve">that </w:t>
        </w:r>
      </w:ins>
      <w:ins w:id="41" w:author="Björn Jörges" w:date="2020-03-26T00:05:00Z">
        <w:r w:rsidR="008E2FD6">
          <w:t xml:space="preserve">humans do recover, represent and use physical parameters of their </w:t>
        </w:r>
      </w:ins>
      <w:ins w:id="42" w:author="Björn Jörges" w:date="2020-03-26T00:06:00Z">
        <w:r w:rsidR="008E2FD6">
          <w:t>environment in a variety of tasks</w:t>
        </w:r>
      </w:ins>
      <w:ins w:id="43" w:author="Björn Jörges" w:date="2020-03-26T00:14:00Z">
        <w:r w:rsidR="00BF3774">
          <w:t xml:space="preserve"> </w:t>
        </w:r>
      </w:ins>
      <w:ins w:id="44" w:author="Björn Jörges" w:date="2020-03-26T00:08:00Z">
        <w:r w:rsidR="008E2FD6">
          <w:fldChar w:fldCharType="begin" w:fldLock="1"/>
        </w:r>
      </w:ins>
      <w:r w:rsidR="008E2FD6">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ins w:id="45" w:author="Björn Jörges" w:date="2020-03-26T00:08:00Z">
        <w:r w:rsidR="008E2FD6">
          <w:fldChar w:fldCharType="end"/>
        </w:r>
      </w:ins>
      <w:ins w:id="46" w:author="Björn Jörges" w:date="2020-03-26T00:15:00Z">
        <w:r w:rsidR="00BF3774">
          <w:t xml:space="preserve"> to warrant an investigation into how accurately humans perceive </w:t>
        </w:r>
      </w:ins>
      <w:ins w:id="47" w:author="Björn Jörges" w:date="2020-03-26T00:27:00Z">
        <w:r w:rsidR="002631A1">
          <w:t>velocities</w:t>
        </w:r>
      </w:ins>
      <w:ins w:id="48" w:author="Björn Jörges" w:date="2020-03-26T00:15:00Z">
        <w:r w:rsidR="00BF3774">
          <w:t xml:space="preserve"> in an allocentric reference frame.</w:t>
        </w:r>
      </w:ins>
    </w:p>
    <w:p w14:paraId="1E1AC384" w14:textId="77CEF25C" w:rsidR="00741F9E" w:rsidRDefault="00B65EEC" w:rsidP="00635780">
      <w:pPr>
        <w:jc w:val="both"/>
      </w:pPr>
      <w:r>
        <w:t xml:space="preserve">Remarkably, </w:t>
      </w:r>
      <w:r w:rsidR="000B17CA">
        <w:t xml:space="preserve">the literature </w:t>
      </w:r>
      <w:r w:rsidR="00051CDB">
        <w:t xml:space="preserve">is quite sparse </w:t>
      </w:r>
      <w:r w:rsidR="000B17CA">
        <w:t>with regards to lateral motion</w:t>
      </w:r>
      <w:r w:rsidR="00051CDB">
        <w:t>:</w:t>
      </w:r>
      <w:ins w:id="49" w:author="Björn Jörges" w:date="2020-03-24T00:15:00Z">
        <w:r w:rsidR="00F60D3C">
          <w:t xml:space="preserve"> </w:t>
        </w:r>
        <w:r w:rsidR="00F60D3C">
          <w:fldChar w:fldCharType="begin" w:fldLock="1"/>
        </w:r>
      </w:ins>
      <w:r w:rsidR="006B79FA">
        <w:instrText>ADDIN CSL_CITATION {"citationItems":[{"id":"ITEM-1","itemData":{"DOI":"10.1167/7.11.2.Introduction","author":[{"dropping-particle":"","family":"Warren","given":"Paul A","non-dropping-particle":"","parse-names":false,"suffix":""},{"dropping-particle":"","family":"Rushton","given":"Simon K","non-dropping-particle":"","parse-names":false,"suffix":""}],"id":"ITEM-1","issued":{"date-parts":[["2007"]]},"page":"1-11","title":"Perception of object trajectory :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ins w:id="50" w:author="Björn Jörges" w:date="2020-03-24T00:15:00Z">
        <w:r w:rsidR="00F60D3C">
          <w:fldChar w:fldCharType="separate"/>
        </w:r>
        <w:r w:rsidR="00F60D3C" w:rsidRPr="005F5F77">
          <w:rPr>
            <w:noProof/>
          </w:rPr>
          <w:t>(Warren &amp; Rushton, 2007)</w:t>
        </w:r>
        <w:r w:rsidR="00F60D3C">
          <w:fldChar w:fldCharType="end"/>
        </w:r>
        <w:r w:rsidR="00F60D3C">
          <w:t xml:space="preserve"> found that translational visual selfmotion lead observers to perceive </w:t>
        </w:r>
      </w:ins>
      <w:ins w:id="51" w:author="Björn Jörges" w:date="2020-03-24T00:18:00Z">
        <w:r w:rsidR="00F60D3C">
          <w:t xml:space="preserve">the trajectory of </w:t>
        </w:r>
      </w:ins>
      <w:ins w:id="52" w:author="Björn Jörges" w:date="2020-03-24T00:15:00Z">
        <w:r w:rsidR="00F60D3C">
          <w:t xml:space="preserve">a </w:t>
        </w:r>
      </w:ins>
      <w:ins w:id="53" w:author="Björn Jörges" w:date="2020-03-24T00:18:00Z">
        <w:r w:rsidR="00F60D3C">
          <w:t xml:space="preserve">linearly moving </w:t>
        </w:r>
      </w:ins>
      <w:ins w:id="54" w:author="Björn Jörges" w:date="2020-03-24T00:15:00Z">
        <w:r w:rsidR="00F60D3C">
          <w:t xml:space="preserve">probe </w:t>
        </w:r>
      </w:ins>
      <w:ins w:id="55" w:author="Björn Jörges" w:date="2020-03-24T00:17:00Z">
        <w:r w:rsidR="00F60D3C">
          <w:t xml:space="preserve">as tilted </w:t>
        </w:r>
      </w:ins>
      <w:ins w:id="56" w:author="Björn Jörges" w:date="2020-03-24T00:18:00Z">
        <w:r w:rsidR="00F60D3C">
          <w:t xml:space="preserve">towards the </w:t>
        </w:r>
      </w:ins>
      <w:ins w:id="57" w:author="Björn Jörges" w:date="2020-03-24T00:17:00Z">
        <w:r w:rsidR="00F60D3C">
          <w:t xml:space="preserve">direction of </w:t>
        </w:r>
      </w:ins>
      <w:ins w:id="58" w:author="Björn Jörges" w:date="2020-03-24T00:18:00Z">
        <w:r w:rsidR="00F60D3C">
          <w:t>the simulated translation</w:t>
        </w:r>
      </w:ins>
      <w:ins w:id="59" w:author="Björn Jörges" w:date="2020-03-24T00:17:00Z">
        <w:r w:rsidR="00F60D3C">
          <w:t>.</w:t>
        </w:r>
      </w:ins>
      <w:ins w:id="60" w:author="Björn Jörges" w:date="2020-03-24T00:57:00Z">
        <w:r w:rsidR="00206EB2">
          <w:t xml:space="preserve"> </w:t>
        </w:r>
      </w:ins>
      <w:ins w:id="61" w:author="Björn Jörges" w:date="2020-03-24T00:58:00Z">
        <w:r w:rsidR="00206EB2">
          <w:fldChar w:fldCharType="begin" w:fldLock="1"/>
        </w:r>
      </w:ins>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ins w:id="62" w:author="Björn Jörges" w:date="2020-03-24T00:58:00Z">
        <w:r w:rsidR="00206EB2">
          <w:fldChar w:fldCharType="end"/>
        </w:r>
        <w:r w:rsidR="00206EB2">
          <w:t xml:space="preserve"> showed that vestibular cues could help distinguish selfmotion from object motion, especially for lateral ob</w:t>
        </w:r>
      </w:ins>
      <w:ins w:id="63" w:author="Björn Jörges" w:date="2020-03-24T00:59:00Z">
        <w:r w:rsidR="00206EB2">
          <w:t>server motion.</w:t>
        </w:r>
      </w:ins>
      <w:ins w:id="64" w:author="Björn Jörges" w:date="2020-03-24T00:19:00Z">
        <w:r w:rsidR="00F60D3C">
          <w:t xml:space="preserve"> Similarly,</w:t>
        </w:r>
      </w:ins>
      <w:r w:rsidR="00051CDB">
        <w:t xml:space="preserve">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to what extent observer motion (visual cues only, vestibular cues only and both visual and vestibular cues) influenced the judged direction of vertical downwards motion with small lateral components. They found biases in line with insufficient </w:t>
      </w:r>
      <w:del w:id="65" w:author="Björn Jörges" w:date="2020-03-25T23:16:00Z">
        <w:r w:rsidR="00051CDB" w:rsidDel="00302BAF">
          <w:delText xml:space="preserve">flow parsing </w:delText>
        </w:r>
      </w:del>
      <w:ins w:id="66" w:author="Björn Jörges" w:date="2020-03-25T23:16:00Z">
        <w:r w:rsidR="00302BAF">
          <w:t xml:space="preserve">compensation </w:t>
        </w:r>
      </w:ins>
      <w:r w:rsidR="00051CDB">
        <w:t xml:space="preserve">in all observer motion conditions, as well as </w:t>
      </w:r>
      <w:ins w:id="67" w:author="Björn Jörges" w:date="2020-03-24T00:05:00Z">
        <w:r w:rsidR="005F5F77">
          <w:t>de</w:t>
        </w:r>
      </w:ins>
      <w:del w:id="68" w:author="Björn Jörges" w:date="2020-03-24T00:05:00Z">
        <w:r w:rsidR="00051CDB" w:rsidDel="005F5F77">
          <w:delText>in</w:delText>
        </w:r>
      </w:del>
      <w:r w:rsidR="00051CDB">
        <w:t>creases in sensitivity.</w:t>
      </w:r>
      <w:ins w:id="69" w:author="Björn Jörges" w:date="2020-03-24T00:42:00Z">
        <w:r w:rsidR="006B79FA">
          <w:t xml:space="preserve"> </w:t>
        </w:r>
        <w:r w:rsidR="006B79FA">
          <w:fldChar w:fldCharType="begin" w:fldLock="1"/>
        </w:r>
      </w:ins>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ins w:id="70" w:author="Björn Jörges" w:date="2020-03-24T00:42:00Z">
        <w:r w:rsidR="006B79FA">
          <w:fldChar w:fldCharType="end"/>
        </w:r>
      </w:ins>
      <w:ins w:id="71" w:author="Björn Jörges" w:date="2020-03-24T00:43:00Z">
        <w:r w:rsidR="006B79FA">
          <w:t xml:space="preserve"> </w:t>
        </w:r>
      </w:ins>
      <w:ins w:id="72" w:author="Björn Jörges" w:date="2020-03-24T00:46:00Z">
        <w:r w:rsidR="006B79FA">
          <w:t>quantified</w:t>
        </w:r>
        <w:r w:rsidR="00055E4D">
          <w:t xml:space="preserve"> to what extent flow parsing </w:t>
        </w:r>
      </w:ins>
      <w:ins w:id="73" w:author="Björn Jörges" w:date="2020-03-24T00:47:00Z">
        <w:r w:rsidR="00055E4D">
          <w:t xml:space="preserve">was complete </w:t>
        </w:r>
      </w:ins>
      <w:ins w:id="74" w:author="Björn Jörges" w:date="2020-03-24T00:46:00Z">
        <w:r w:rsidR="00055E4D">
          <w:t>for</w:t>
        </w:r>
      </w:ins>
      <w:ins w:id="75" w:author="Björn Jörges" w:date="2020-03-24T00:47:00Z">
        <w:r w:rsidR="00055E4D">
          <w:t xml:space="preserve"> straight-ahead selfmotion by having participants judge</w:t>
        </w:r>
      </w:ins>
      <w:ins w:id="76" w:author="Björn Jörges" w:date="2020-03-24T00:48:00Z">
        <w:r w:rsidR="00055E4D">
          <w:t xml:space="preserve"> the direction of a probe that moved vertically upwards. </w:t>
        </w:r>
      </w:ins>
      <w:ins w:id="77" w:author="Björn Jörges" w:date="2020-03-24T03:36:00Z">
        <w:r w:rsidR="00A22101">
          <w:t xml:space="preserve">Importantly, all of the studies mentioned above have used direction judgements as proxies to probe the </w:t>
        </w:r>
        <w:r w:rsidR="00A22101">
          <w:lastRenderedPageBreak/>
          <w:t xml:space="preserve">completeness of flow parsing, while a direct psychophysical investigation of perceived </w:t>
        </w:r>
        <w:r w:rsidR="00A22101">
          <w:rPr>
            <w:i/>
            <w:iCs/>
          </w:rPr>
          <w:t xml:space="preserve">velocities </w:t>
        </w:r>
        <w:r w:rsidR="00A22101">
          <w:t xml:space="preserve">is notably missing from the literature. Furthermore, while some of these studies presented their stimuli in compelling stereo 3D, none have immersed the observer in an immersive virtual environment;and it is not unlikely that flow parsing is facilitated by a more realistic environment. We thus aim to shed light on to what extent visual selfmotion influences perceived lateral object </w:t>
        </w:r>
        <w:r w:rsidR="00A22101">
          <w:rPr>
            <w:i/>
            <w:iCs/>
          </w:rPr>
          <w:t xml:space="preserve">speed </w:t>
        </w:r>
        <w:r w:rsidR="00A22101">
          <w:t xml:space="preserve">in a more naturalistic setting. </w:t>
        </w:r>
      </w:ins>
      <w:del w:id="78" w:author="Björn Jörges" w:date="2020-03-24T00:13:00Z">
        <w:r w:rsidR="00051CDB" w:rsidDel="005F5F77">
          <w:delText xml:space="preserve"> </w:delText>
        </w:r>
      </w:del>
      <w:del w:id="79" w:author="Björn Jörges" w:date="2020-03-24T03:36:00Z">
        <w:r w:rsidR="00051CDB" w:rsidDel="00A22101">
          <w:delText>However,</w:delText>
        </w:r>
        <w:r w:rsidR="00B1131C" w:rsidDel="00A22101">
          <w:delText xml:space="preserve"> to our knowledge, no studies have investigated how lateral self-motion influences perceived lateral object </w:delText>
        </w:r>
        <w:r w:rsidR="00DD4039" w:rsidDel="00A22101">
          <w:delText>speed</w:delText>
        </w:r>
        <w:r w:rsidR="000B17CA" w:rsidDel="00A22101">
          <w:delText>.</w:delText>
        </w:r>
      </w:del>
      <w:r w:rsidR="00051CDB">
        <w:t xml:space="preserve"> This is particularly </w:t>
      </w:r>
      <w:del w:id="80" w:author="Björn Jörges" w:date="2020-04-05T19:16:00Z">
        <w:r w:rsidR="00051CDB" w:rsidDel="00C23112">
          <w:delText xml:space="preserve">relevant </w:delText>
        </w:r>
      </w:del>
      <w:ins w:id="81" w:author="Björn Jörges" w:date="2020-04-05T19:16:00Z">
        <w:r w:rsidR="00C23112">
          <w:t xml:space="preserve">important </w:t>
        </w:r>
      </w:ins>
      <w:r w:rsidR="00051CDB">
        <w:t xml:space="preserve">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self-motion </w:t>
      </w:r>
      <w:r w:rsidR="00E42200">
        <w:t>on accuracy and precision for object velocity judgments</w:t>
      </w:r>
      <w:r w:rsidR="00550794">
        <w:t xml:space="preserve"> in a lateral motion paradigm</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48F98BC7" w:rsidR="00856A69" w:rsidRDefault="00FD11B7" w:rsidP="00856A69">
      <w:pPr>
        <w:pStyle w:val="ListParagraph"/>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0EBB47E6" w:rsidR="007B14FB" w:rsidDel="00643BEA" w:rsidRDefault="007B14FB" w:rsidP="0081339A">
      <w:pPr>
        <w:jc w:val="both"/>
        <w:rPr>
          <w:del w:id="82" w:author="Björn Jörges" w:date="2020-04-05T22:55:00Z"/>
        </w:rPr>
      </w:pPr>
      <w:r>
        <w:t>We test</w:t>
      </w:r>
      <w:r w:rsidR="009B140C">
        <w:t>ed</w:t>
      </w:r>
      <w:r>
        <w:t xml:space="preserve"> </w:t>
      </w:r>
      <w:r w:rsidR="005600F5">
        <w:t xml:space="preserve">16 </w:t>
      </w:r>
      <w:r>
        <w:t>participants</w:t>
      </w:r>
      <w:r w:rsidR="004B278F">
        <w:t xml:space="preserve"> </w:t>
      </w:r>
      <w:ins w:id="83" w:author="Björn Jörges" w:date="2020-03-23T15:25:00Z">
        <w:r w:rsidR="00165DC4">
          <w:t xml:space="preserve">(see power analysis) </w:t>
        </w:r>
      </w:ins>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xml:space="preserve">. Due to the </w:t>
      </w:r>
      <w:r w:rsidR="00A42196">
        <w:t>culturally independent</w:t>
      </w:r>
      <w:r w:rsidR="004B278F">
        <w:t xml:space="preserve"> nature of the phenomenon under study, we </w:t>
      </w:r>
      <w:r w:rsidR="003704BA">
        <w:t>do</w:t>
      </w:r>
      <w:r w:rsidR="004B278F">
        <w:t xml:space="preserve"> </w:t>
      </w:r>
      <w:ins w:id="84" w:author="Björn Jörges" w:date="2020-03-23T15:25:00Z">
        <w:r w:rsidR="00165DC4">
          <w:t xml:space="preserve">not </w:t>
        </w:r>
      </w:ins>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ill have normal or corrected-to-normal vision </w:t>
      </w:r>
      <w:r w:rsidR="00133FDB">
        <w:t xml:space="preserve">and have 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 </w:t>
      </w:r>
      <w:ins w:id="85" w:author="Björn Jörges" w:date="2020-04-05T22:56:00Z">
        <w:r w:rsidR="00643BEA">
          <w:t>O</w:t>
        </w:r>
      </w:ins>
      <w:ins w:id="86" w:author="Björn Jörges" w:date="2020-04-05T22:55:00Z">
        <w:r w:rsidR="00643BEA">
          <w:t>ur experiment critically depend</w:t>
        </w:r>
      </w:ins>
      <w:ins w:id="87" w:author="Björn Jörges" w:date="2020-04-05T22:56:00Z">
        <w:r w:rsidR="00643BEA">
          <w:t>ed</w:t>
        </w:r>
      </w:ins>
      <w:ins w:id="88" w:author="Björn Jörges" w:date="2020-04-05T22:55:00Z">
        <w:r w:rsidR="00643BEA">
          <w:t xml:space="preserve"> </w:t>
        </w:r>
      </w:ins>
      <w:ins w:id="89" w:author="Björn Jörges" w:date="2020-04-05T22:56:00Z">
        <w:r w:rsidR="00643BEA">
          <w:t>on our participants</w:t>
        </w:r>
      </w:ins>
      <w:ins w:id="90" w:author="Björn Jörges" w:date="2020-04-05T22:57:00Z">
        <w:r w:rsidR="00643BEA">
          <w:t xml:space="preserve"> perceiving themselves as moving rather than the world as moving.</w:t>
        </w:r>
      </w:ins>
      <w:ins w:id="91" w:author="Björn Jörges" w:date="2020-04-05T23:01:00Z">
        <w:r w:rsidR="00643BEA">
          <w:t xml:space="preserve"> We therefore asked each participant after data collection whether they had experienced self-motion</w:t>
        </w:r>
      </w:ins>
      <w:ins w:id="92" w:author="Björn Jörges" w:date="2020-04-05T23:02:00Z">
        <w:r w:rsidR="00643BEA">
          <w:t xml:space="preserve"> and continued data collection until we achieve</w:t>
        </w:r>
        <w:r w:rsidR="00B44F72">
          <w:t>d</w:t>
        </w:r>
        <w:bookmarkStart w:id="93" w:name="_GoBack"/>
        <w:bookmarkEnd w:id="93"/>
        <w:r w:rsidR="00643BEA">
          <w:t xml:space="preserve"> 16 participants that reported self-motion throughout the experiment.</w:t>
        </w:r>
      </w:ins>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246F440D" w14:textId="37D5FB96" w:rsidR="00A42196" w:rsidRDefault="00C033C4" w:rsidP="0081339A">
      <w:pPr>
        <w:jc w:val="both"/>
      </w:pPr>
      <w:r>
        <w:lastRenderedPageBreak/>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controlled in C# via its integration with Unity. The Unity project is available on Open Science Foundation (</w:t>
      </w:r>
      <w:r w:rsidR="00E448DE" w:rsidRPr="00E448DE">
        <w:t>https://osf.io/m6ukw/</w:t>
      </w:r>
      <w:r>
        <w:t xml:space="preserve">). Stimuli </w:t>
      </w:r>
      <w:r w:rsidR="009B140C">
        <w:t xml:space="preserve">were </w:t>
      </w:r>
      <w:r>
        <w:t>presented in an Oculus Rift. Participants 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B925AF2" w:rsidR="00FD11B7" w:rsidRPr="00FD11B7" w:rsidRDefault="00FD11B7" w:rsidP="0081339A">
      <w:pPr>
        <w:jc w:val="both"/>
        <w:rPr>
          <w:b/>
          <w:bCs/>
        </w:rPr>
      </w:pPr>
      <w:r w:rsidRPr="00FD11B7">
        <w:rPr>
          <w:b/>
          <w:bCs/>
        </w:rPr>
        <w:t>Setup</w:t>
      </w:r>
    </w:p>
    <w:p w14:paraId="0E378D76" w14:textId="3514D6F5" w:rsidR="00DE13D2" w:rsidRDefault="00D474DF" w:rsidP="00A22101">
      <w:pPr>
        <w:jc w:val="both"/>
        <w:rPr>
          <w:ins w:id="94" w:author="Björn Jörges" w:date="2020-03-24T03:40:00Z"/>
        </w:rPr>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the higher velocity.</w:t>
      </w:r>
      <w:ins w:id="95" w:author="Björn Jörges" w:date="2020-03-24T03:39:00Z">
        <w:r w:rsidR="00DE13D2">
          <w:t xml:space="preserve"> Participants were immersed in a virtual 3D environment that included depth cues from lighting, shadows and scale of the textures of the floor and the wall.</w:t>
        </w:r>
      </w:ins>
      <w:ins w:id="96" w:author="Björn Jörges" w:date="2020-03-24T03:40:00Z">
        <w:r w:rsidR="00DE13D2">
          <w:t xml:space="preserve"> The ball appeared to the left of the observer if it moved to the right, and to the right of the observer when it moved to the left. The exact position was determined by target speed and visual observer motion. See Figure 1A for a diagram of the visual scene and Figure 1B for a screenshot from the experiment; furthermore, a short sequence of the experiment can be viewed under https://github.com/b-jorges/Motion-Perception-during-Self-Motion/blob/master/Figures/GIF%20of%20Stimulus.gif.</w:t>
        </w:r>
      </w:ins>
      <w:r>
        <w:t xml:space="preserve"> </w:t>
      </w:r>
    </w:p>
    <w:p w14:paraId="33E492AB" w14:textId="15EBB2D0" w:rsidR="00C139A1" w:rsidRDefault="00D474DF" w:rsidP="00A22101">
      <w:pPr>
        <w:jc w:val="both"/>
        <w:rPr>
          <w:ins w:id="97" w:author="Björn Jörges" w:date="2020-03-23T23:41:00Z"/>
        </w:rPr>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w:t>
      </w:r>
      <w:ins w:id="98" w:author="Björn Jörges" w:date="2020-03-23T23:41:00Z">
        <w:r w:rsidR="00C139A1">
          <w:t>During this interval</w:t>
        </w:r>
      </w:ins>
      <w:del w:id="99" w:author="Björn Jörges" w:date="2020-03-23T23:41:00Z">
        <w:r w:rsidDel="00C139A1">
          <w:delText>During this interval</w:delText>
        </w:r>
      </w:del>
      <w:r>
        <w:t xml:space="preserve">,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w:t>
      </w:r>
      <w:r w:rsidR="00CC3AED" w:rsidRPr="00227402">
        <w:rPr>
          <w:i/>
          <w:iCs/>
          <w:rPrChange w:id="100" w:author="Björn Jörges" w:date="2020-03-23T16:53:00Z">
            <w:rPr/>
          </w:rPrChange>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 self-motion to the left</w:t>
      </w:r>
      <w:r>
        <w:t>.</w:t>
      </w:r>
      <w:r w:rsidR="009A3AB1">
        <w:t xml:space="preserve"> That is, participants </w:t>
      </w:r>
      <w:ins w:id="101" w:author="Björn Jörges" w:date="2020-03-23T16:51:00Z">
        <w:r w:rsidR="00227402">
          <w:t xml:space="preserve">were </w:t>
        </w:r>
      </w:ins>
      <w:r w:rsidR="009A3AB1">
        <w:t xml:space="preserve">moved </w:t>
      </w:r>
      <w:ins w:id="102" w:author="Björn Jörges" w:date="2020-03-23T16:51:00Z">
        <w:r w:rsidR="00227402">
          <w:t xml:space="preserve">visually </w:t>
        </w:r>
      </w:ins>
      <w:r w:rsidR="009A3AB1">
        <w:t>0.5 m over the course of 0.5 s, which amounts to a mean velocity of 1 m/s.</w:t>
      </w:r>
      <w:ins w:id="103" w:author="Björn Jörges" w:date="2020-03-23T18:39:00Z">
        <w:r w:rsidR="00471BF5">
          <w:t xml:space="preserve"> After the training (see below</w:t>
        </w:r>
      </w:ins>
      <w:ins w:id="104" w:author="Björn Jörges" w:date="2020-03-23T18:41:00Z">
        <w:r w:rsidR="00471BF5">
          <w:t>) and after conclusion of the experiment, participants were asked whet</w:t>
        </w:r>
      </w:ins>
      <w:ins w:id="105" w:author="Björn Jörges" w:date="2020-03-23T18:42:00Z">
        <w:r w:rsidR="00471BF5">
          <w:t>her they had perceived selfmotion.</w:t>
        </w:r>
      </w:ins>
      <w:ins w:id="106" w:author="Björn Jörges" w:date="2020-03-23T18:52:00Z">
        <w:r w:rsidR="00B30EF5">
          <w:t xml:space="preserve"> </w:t>
        </w:r>
      </w:ins>
      <w:ins w:id="107" w:author="Björn Jörges" w:date="2020-03-23T18:57:00Z">
        <w:r w:rsidR="00D91203">
          <w:t xml:space="preserve">They were only </w:t>
        </w:r>
      </w:ins>
      <w:ins w:id="108" w:author="Björn Jörges" w:date="2020-03-23T18:53:00Z">
        <w:r w:rsidR="00B30EF5">
          <w:t>included into the confirmatory analyses</w:t>
        </w:r>
      </w:ins>
      <w:ins w:id="109" w:author="Björn Jörges" w:date="2020-03-23T18:57:00Z">
        <w:r w:rsidR="00D91203">
          <w:t xml:space="preserve"> if they answered “yes” for the test session. Data collection continued until we achieved 16 subjects who had perceived selfmotion duri</w:t>
        </w:r>
      </w:ins>
      <w:ins w:id="110" w:author="Björn Jörges" w:date="2020-03-23T18:58:00Z">
        <w:r w:rsidR="00D91203">
          <w:t>ng the test session.</w:t>
        </w:r>
      </w:ins>
      <w:ins w:id="111" w:author="Björn Jörges" w:date="2020-03-23T23:44:00Z">
        <w:r w:rsidR="00C35FDC">
          <w:t xml:space="preserve"> </w:t>
        </w:r>
      </w:ins>
      <w:del w:id="112" w:author="Björn Jörges" w:date="2020-03-23T18:41:00Z">
        <w:r w:rsidDel="00471BF5">
          <w:delText xml:space="preserve"> </w:delText>
        </w:r>
      </w:del>
      <w:ins w:id="113" w:author="Björn Jörges" w:date="2020-03-23T23:41:00Z">
        <w:r w:rsidR="00C139A1">
          <w:t>The target’s initial position was shifted away from the observer for motion in the same direction, and towards the observer when the observer’s visual motion occurred opposite to the target motion, such that observer and target motion were symmetrical, i. e. the distance between observer and target at the beginning was the same as the distance at the end of the trial. To achieve this, the starting position of the target was computed in the following manner:</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rPr>
          <w:ins w:id="114" w:author="Björn Jörges" w:date="2020-03-23T23:41:00Z"/>
        </w:trPr>
        <w:tc>
          <w:tcPr>
            <w:tcW w:w="9108" w:type="dxa"/>
          </w:tcPr>
          <w:p w14:paraId="62DB8B00" w14:textId="77777777" w:rsidR="00C139A1" w:rsidRDefault="00ED3DD5" w:rsidP="001F1F5D">
            <w:pPr>
              <w:spacing w:line="360" w:lineRule="auto"/>
              <w:jc w:val="both"/>
              <w:rPr>
                <w:ins w:id="115" w:author="Björn Jörges" w:date="2020-03-23T23:41:00Z"/>
              </w:rPr>
            </w:pPr>
            <m:oMathPara>
              <m:oMath>
                <m:sSub>
                  <m:sSubPr>
                    <m:ctrlPr>
                      <w:ins w:id="116" w:author="Björn Jörges" w:date="2020-03-23T23:41:00Z">
                        <w:rPr>
                          <w:rFonts w:ascii="Cambria Math" w:hAnsi="Cambria Math"/>
                          <w:i/>
                        </w:rPr>
                      </w:ins>
                    </m:ctrlPr>
                  </m:sSubPr>
                  <m:e>
                    <m:r>
                      <w:ins w:id="117" w:author="Björn Jörges" w:date="2020-03-23T23:41:00Z">
                        <w:rPr>
                          <w:rFonts w:ascii="Cambria Math" w:hAnsi="Cambria Math"/>
                        </w:rPr>
                        <m:t>x</m:t>
                      </w:ins>
                    </m:r>
                  </m:e>
                  <m:sub>
                    <m:r>
                      <w:ins w:id="118" w:author="Björn Jörges" w:date="2020-03-23T23:41:00Z">
                        <w:rPr>
                          <w:rFonts w:ascii="Cambria Math" w:hAnsi="Cambria Math"/>
                        </w:rPr>
                        <m:t>initial</m:t>
                      </w:ins>
                    </m:r>
                  </m:sub>
                </m:sSub>
                <m:r>
                  <w:ins w:id="119" w:author="Björn Jörges" w:date="2020-03-23T23:41:00Z">
                    <w:rPr>
                      <w:rFonts w:ascii="Cambria Math" w:hAnsi="Cambria Math"/>
                    </w:rPr>
                    <m:t>=0.5*(</m:t>
                  </w:ins>
                </m:r>
                <m:r>
                  <w:ins w:id="120" w:author="Björn Jörges" w:date="2020-03-23T23:41:00Z">
                    <w:rPr>
                      <w:rFonts w:ascii="Cambria Math" w:eastAsiaTheme="minorEastAsia" w:hAnsi="Cambria Math"/>
                    </w:rPr>
                    <m:t>Distanc</m:t>
                  </w:ins>
                </m:r>
                <m:sSub>
                  <m:sSubPr>
                    <m:ctrlPr>
                      <w:ins w:id="121" w:author="Björn Jörges" w:date="2020-03-23T23:41:00Z">
                        <w:rPr>
                          <w:rFonts w:ascii="Cambria Math" w:eastAsiaTheme="minorEastAsia" w:hAnsi="Cambria Math"/>
                          <w:i/>
                        </w:rPr>
                      </w:ins>
                    </m:ctrlPr>
                  </m:sSubPr>
                  <m:e>
                    <m:r>
                      <w:ins w:id="122" w:author="Björn Jörges" w:date="2020-03-23T23:41:00Z">
                        <w:rPr>
                          <w:rFonts w:ascii="Cambria Math" w:eastAsiaTheme="minorEastAsia" w:hAnsi="Cambria Math"/>
                        </w:rPr>
                        <m:t>e</m:t>
                      </w:ins>
                    </m:r>
                  </m:e>
                  <m:sub>
                    <m:r>
                      <w:ins w:id="123" w:author="Björn Jörges" w:date="2020-03-23T23:41:00Z">
                        <w:rPr>
                          <w:rFonts w:ascii="Cambria Math" w:eastAsiaTheme="minorEastAsia" w:hAnsi="Cambria Math"/>
                        </w:rPr>
                        <m:t>observer</m:t>
                      </w:ins>
                    </m:r>
                  </m:sub>
                </m:sSub>
                <m:r>
                  <w:ins w:id="124" w:author="Björn Jörges" w:date="2020-03-23T23:41:00Z">
                    <w:rPr>
                      <w:rFonts w:ascii="Cambria Math" w:eastAsiaTheme="minorEastAsia" w:hAnsi="Cambria Math"/>
                    </w:rPr>
                    <m:t>-</m:t>
                  </w:ins>
                </m:r>
                <m:sSub>
                  <m:sSubPr>
                    <m:ctrlPr>
                      <w:ins w:id="125" w:author="Björn Jörges" w:date="2020-03-23T23:41:00Z">
                        <w:rPr>
                          <w:rFonts w:ascii="Cambria Math" w:eastAsiaTheme="minorEastAsia" w:hAnsi="Cambria Math"/>
                          <w:i/>
                        </w:rPr>
                      </w:ins>
                    </m:ctrlPr>
                  </m:sSubPr>
                  <m:e>
                    <m:r>
                      <w:ins w:id="126" w:author="Björn Jörges" w:date="2020-03-23T23:41:00Z">
                        <w:rPr>
                          <w:rFonts w:ascii="Cambria Math" w:eastAsiaTheme="minorEastAsia" w:hAnsi="Cambria Math"/>
                        </w:rPr>
                        <m:t>v</m:t>
                      </w:ins>
                    </m:r>
                  </m:e>
                  <m:sub>
                    <m:r>
                      <w:ins w:id="127" w:author="Björn Jörges" w:date="2020-03-23T23:41:00Z">
                        <w:rPr>
                          <w:rFonts w:ascii="Cambria Math" w:eastAsiaTheme="minorEastAsia" w:hAnsi="Cambria Math"/>
                        </w:rPr>
                        <m:t>x</m:t>
                      </w:ins>
                    </m:r>
                  </m:sub>
                </m:sSub>
                <m:r>
                  <w:ins w:id="128" w:author="Björn Jörges" w:date="2020-03-23T23:41:00Z">
                    <w:rPr>
                      <w:rFonts w:ascii="Cambria Math" w:eastAsiaTheme="minorEastAsia" w:hAnsi="Cambria Math"/>
                    </w:rPr>
                    <m:t>*0.5s)</m:t>
                  </w:ins>
                </m:r>
              </m:oMath>
            </m:oMathPara>
          </w:p>
        </w:tc>
        <w:tc>
          <w:tcPr>
            <w:tcW w:w="463" w:type="dxa"/>
          </w:tcPr>
          <w:p w14:paraId="1B7079E3" w14:textId="77777777" w:rsidR="00C139A1" w:rsidRDefault="00C139A1" w:rsidP="001F1F5D">
            <w:pPr>
              <w:jc w:val="both"/>
              <w:rPr>
                <w:ins w:id="129" w:author="Björn Jörges" w:date="2020-03-23T23:41:00Z"/>
              </w:rPr>
            </w:pPr>
            <w:ins w:id="130" w:author="Björn Jörges" w:date="2020-03-23T23:41:00Z">
              <w:r>
                <w:t>[3]</w:t>
              </w:r>
            </w:ins>
          </w:p>
        </w:tc>
      </w:tr>
    </w:tbl>
    <w:p w14:paraId="6173473F" w14:textId="72BAB3B5" w:rsidR="000F51D4" w:rsidRDefault="00ED3DD5" w:rsidP="0081339A">
      <w:pPr>
        <w:jc w:val="both"/>
        <w:rPr>
          <w:ins w:id="131" w:author="Björn Jörges" w:date="2020-03-24T03:41:00Z"/>
        </w:rPr>
      </w:pPr>
      <m:oMath>
        <m:sSub>
          <m:sSubPr>
            <m:ctrlPr>
              <w:ins w:id="132" w:author="Björn Jörges" w:date="2020-03-24T03:41:00Z">
                <w:rPr>
                  <w:rFonts w:ascii="Cambria Math" w:hAnsi="Cambria Math"/>
                  <w:i/>
                </w:rPr>
              </w:ins>
            </m:ctrlPr>
          </m:sSubPr>
          <m:e>
            <m:r>
              <w:ins w:id="133" w:author="Björn Jörges" w:date="2020-03-24T03:41:00Z">
                <w:rPr>
                  <w:rFonts w:ascii="Cambria Math" w:hAnsi="Cambria Math"/>
                </w:rPr>
                <m:t>x</m:t>
              </w:ins>
            </m:r>
          </m:e>
          <m:sub>
            <m:r>
              <w:ins w:id="134" w:author="Björn Jörges" w:date="2020-03-24T03:41:00Z">
                <w:rPr>
                  <w:rFonts w:ascii="Cambria Math" w:hAnsi="Cambria Math"/>
                </w:rPr>
                <m:t>initial</m:t>
              </w:ins>
            </m:r>
          </m:sub>
        </m:sSub>
      </m:oMath>
      <w:ins w:id="135" w:author="Björn Jörges" w:date="2020-03-24T03:41:00Z">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distance the observer move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is the horizontal velocity of the target, and 0.5 s is the duration of the motion interval.</w:t>
        </w:r>
      </w:ins>
    </w:p>
    <w:p w14:paraId="5565978C" w14:textId="17743DCB" w:rsidR="00A64213" w:rsidRDefault="00D474DF" w:rsidP="0081339A">
      <w:pPr>
        <w:jc w:val="both"/>
        <w:rPr>
          <w:ins w:id="136" w:author="Björn Jörges" w:date="2020-03-23T18:58:00Z"/>
        </w:rPr>
      </w:pPr>
      <w:r>
        <w:t xml:space="preserve">In the other interval, participants </w:t>
      </w:r>
      <w:r w:rsidR="00662DE5">
        <w:t xml:space="preserve">were </w:t>
      </w:r>
      <w:r>
        <w:t>shown a cloud of smaller moving balls</w:t>
      </w:r>
      <w:r w:rsidR="0014099D">
        <w:t xml:space="preserve"> each with a diameter of 0.1 m</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spread out vertically over a distance of 1 m</w:t>
      </w:r>
      <w:r w:rsidR="003040A3">
        <w:t xml:space="preserve">, and 10 to 15 </w:t>
      </w:r>
      <w:r w:rsidR="00662DE5">
        <w:t xml:space="preserve">were </w:t>
      </w:r>
      <w:r w:rsidR="003040A3">
        <w:t>visible at any given</w:t>
      </w:r>
      <w:r>
        <w:t xml:space="preserve"> </w:t>
      </w:r>
      <w:r w:rsidR="003040A3">
        <w:t>moment.</w:t>
      </w:r>
      <w:ins w:id="137" w:author="Björn Jörges" w:date="2020-03-23T18:05:00Z">
        <w:r w:rsidR="00380165">
          <w:t xml:space="preserve"> The observers were asked to </w:t>
        </w:r>
        <w:r w:rsidR="00380165">
          <w:lastRenderedPageBreak/>
          <w:t>maintain their gaze on a fixation cross that was displayed always straight ahead of them</w:t>
        </w:r>
      </w:ins>
      <w:ins w:id="138" w:author="Björn Jörges" w:date="2020-03-23T18:14:00Z">
        <w:r w:rsidR="00380165">
          <w:t xml:space="preserve"> (i. e. also during visual selfmotion)</w:t>
        </w:r>
      </w:ins>
      <w:ins w:id="139" w:author="Björn Jörges" w:date="2020-03-23T18:05:00Z">
        <w:r w:rsidR="00380165">
          <w:t xml:space="preserve">, </w:t>
        </w:r>
      </w:ins>
      <w:ins w:id="140" w:author="Björn Jörges" w:date="2020-03-23T18:14:00Z">
        <w:r w:rsidR="00380165">
          <w:t>0.8 </w:t>
        </w:r>
      </w:ins>
      <w:ins w:id="141" w:author="Björn Jörges" w:date="2020-03-23T18:05:00Z">
        <w:r w:rsidR="00380165">
          <w:t xml:space="preserve">m under the </w:t>
        </w:r>
      </w:ins>
      <w:ins w:id="142" w:author="Björn Jörges" w:date="2020-03-23T18:06:00Z">
        <w:r w:rsidR="00380165">
          <w:t>target.</w:t>
        </w:r>
      </w:ins>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doubled before the last reversal,</w:t>
      </w:r>
      <w:r w:rsidR="00A81A47">
        <w:t xml:space="preserve"> </w:t>
      </w:r>
      <w:r w:rsidR="00A46D31">
        <w:t xml:space="preserve">or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 xml:space="preserve">terminated after 35 trials. </w:t>
      </w:r>
    </w:p>
    <w:p w14:paraId="0BD7E980" w14:textId="1CB135B1" w:rsidR="0081339A" w:rsidRDefault="00A46D31" w:rsidP="0081339A">
      <w:pPr>
        <w:jc w:val="both"/>
      </w:pPr>
      <w:r>
        <w:t>The experiment end</w:t>
      </w:r>
      <w:r w:rsidR="009B140C">
        <w:t>ed</w:t>
      </w:r>
      <w:r>
        <w:t xml:space="preserve"> when all </w:t>
      </w:r>
      <w:r w:rsidR="002A738E">
        <w:t xml:space="preserve">24 </w:t>
      </w:r>
      <w:r>
        <w:t>PESTs</w:t>
      </w:r>
      <w:r w:rsidR="002A738E">
        <w:t xml:space="preserve"> </w:t>
      </w:r>
      <w:r w:rsidR="009B140C">
        <w:t xml:space="preserve">had </w:t>
      </w:r>
      <w:r>
        <w:t>terminated.</w:t>
      </w:r>
      <w:r w:rsidR="00A81A47">
        <w:t xml:space="preserve"> This </w:t>
      </w:r>
      <w:r w:rsidR="009B140C">
        <w:t xml:space="preserve">took </w:t>
      </w:r>
      <w:r w:rsidR="00A81A47">
        <w:t>about an hour</w:t>
      </w:r>
      <w:ins w:id="143" w:author="Björn Jörges" w:date="2020-03-23T18:38:00Z">
        <w:r w:rsidR="00471BF5">
          <w:t xml:space="preserve"> overall</w:t>
        </w:r>
      </w:ins>
      <w:r w:rsidR="00A81A47">
        <w:t>.</w:t>
      </w:r>
      <w:ins w:id="144" w:author="Björn Jörges" w:date="2020-03-23T18:38:00Z">
        <w:r w:rsidR="00471BF5">
          <w:t xml:space="preserve"> Every 15 minutes, participants were asked whether they wanted to take a short break.</w:t>
        </w:r>
      </w:ins>
      <w:r w:rsidR="00661830">
        <w:t xml:space="preserve"> </w:t>
      </w:r>
      <w:r w:rsidR="00962151">
        <w:t xml:space="preserve">An short sequence of stimuli can be viewed under </w:t>
      </w:r>
      <w:r w:rsidR="00DA74F6">
        <w:fldChar w:fldCharType="begin"/>
      </w:r>
      <w:r w:rsidR="00DA74F6">
        <w:instrText xml:space="preserve"> HYPERLINK "https://github.com/b-jorges/Motion-Perception-during-Self-Motion/blob/master/Figures/GIF%20of%20Stimulus.gif" </w:instrText>
      </w:r>
      <w:r w:rsidR="00DA74F6">
        <w:fldChar w:fldCharType="separate"/>
      </w:r>
      <w:r w:rsidR="00E448DE">
        <w:rPr>
          <w:rStyle w:val="Hyperlink"/>
        </w:rPr>
        <w:t>https://github.com/b-jorges/Motion-Perception-during-Self-Motion/blob/master/Figures/GIF%20of%20Stimulus.gif</w:t>
      </w:r>
      <w:r w:rsidR="00DA74F6">
        <w:rPr>
          <w:rStyle w:val="Hyperlink"/>
        </w:rPr>
        <w:fldChar w:fldCharType="end"/>
      </w:r>
      <w:r w:rsidR="00E448DE">
        <w:t xml:space="preserve"> </w:t>
      </w:r>
      <w:r w:rsidR="00962151">
        <w:t>.</w:t>
      </w:r>
    </w:p>
    <w:p w14:paraId="15BC1BA5" w14:textId="185F743C" w:rsidR="00280F38" w:rsidRDefault="009C7325" w:rsidP="00280F38">
      <w:pPr>
        <w:keepNext/>
        <w:jc w:val="both"/>
      </w:pPr>
      <w:ins w:id="145" w:author="Björn Jörges" w:date="2020-03-23T23:05:00Z">
        <w:r>
          <w:rPr>
            <w:noProof/>
          </w:rPr>
          <mc:AlternateContent>
            <mc:Choice Requires="wps">
              <w:drawing>
                <wp:anchor distT="0" distB="0" distL="114300" distR="114300" simplePos="0" relativeHeight="251661312" behindDoc="0" locked="0" layoutInCell="1" allowOverlap="1" wp14:anchorId="20FAD952" wp14:editId="423B146B">
                  <wp:simplePos x="0" y="0"/>
                  <wp:positionH relativeFrom="column">
                    <wp:posOffset>2809874</wp:posOffset>
                  </wp:positionH>
                  <wp:positionV relativeFrom="paragraph">
                    <wp:posOffset>-9525</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9C7325" w:rsidRPr="009C7325" w:rsidRDefault="009C7325"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AD952" id="_x0000_t202" coordsize="21600,21600" o:spt="202" path="m,l,21600r21600,l21600,xe">
                  <v:stroke joinstyle="miter"/>
                  <v:path gradientshapeok="t" o:connecttype="rect"/>
                </v:shapetype>
                <v:shape id="Text Box 14" o:spid="_x0000_s1026" type="#_x0000_t202" style="position:absolute;left:0;text-align:left;margin-left:221.25pt;margin-top:-.75pt;width:26.25pt;height:3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" filled="f" stroked="f" strokeweight=".5pt">
                  <v:textbox>
                    <w:txbxContent>
                      <w:p w14:paraId="2673BB8B" w14:textId="65DB9182" w:rsidR="009C7325" w:rsidRPr="009C7325" w:rsidRDefault="009C7325" w:rsidP="009C7325">
                        <w:pPr>
                          <w:rPr>
                            <w:sz w:val="30"/>
                            <w:szCs w:val="30"/>
                            <w:lang w:val="de-DE"/>
                          </w:rPr>
                        </w:pPr>
                        <w:r w:rsidRPr="009C7325">
                          <w:rPr>
                            <w:sz w:val="30"/>
                            <w:szCs w:val="30"/>
                            <w:lang w:val="de-DE"/>
                          </w:rPr>
                          <w:t>B</w:t>
                        </w:r>
                      </w:p>
                    </w:txbxContent>
                  </v:textbox>
                </v:shape>
              </w:pict>
            </mc:Fallback>
          </mc:AlternateContent>
        </w:r>
      </w:ins>
      <w:ins w:id="146" w:author="Björn Jörges" w:date="2020-03-23T23:04:00Z">
        <w:r>
          <w:rPr>
            <w:noProof/>
          </w:rPr>
          <mc:AlternateContent>
            <mc:Choice Requires="wps">
              <w:drawing>
                <wp:anchor distT="0" distB="0" distL="114300" distR="114300" simplePos="0" relativeHeight="251656192" behindDoc="0" locked="0" layoutInCell="1" allowOverlap="1" wp14:anchorId="5CC442BE" wp14:editId="4190755C">
                  <wp:simplePos x="0" y="0"/>
                  <wp:positionH relativeFrom="column">
                    <wp:posOffset>0</wp:posOffset>
                  </wp:positionH>
                  <wp:positionV relativeFrom="paragraph">
                    <wp:posOffset>952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9C7325" w:rsidRPr="009C7325" w:rsidRDefault="009C7325">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442BE" id="Text Box 13" o:spid="_x0000_s1027" type="#_x0000_t202" style="position:absolute;left:0;text-align:left;margin-left:0;margin-top:.75pt;width:1in;height:27pt;z-index:2516561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" fillcolor="white [3201]" strokecolor="white [3212]" strokeweight=".5pt">
                  <v:textbox>
                    <w:txbxContent>
                      <w:p w14:paraId="5BDC7784" w14:textId="6F8B3026" w:rsidR="009C7325" w:rsidRPr="009C7325" w:rsidRDefault="009C7325">
                        <w:pPr>
                          <w:rPr>
                            <w:sz w:val="30"/>
                            <w:szCs w:val="30"/>
                            <w:lang w:val="de-DE"/>
                          </w:rPr>
                        </w:pPr>
                        <w:r w:rsidRPr="009C7325">
                          <w:rPr>
                            <w:sz w:val="30"/>
                            <w:szCs w:val="30"/>
                            <w:lang w:val="de-DE"/>
                          </w:rPr>
                          <w:t>A</w:t>
                        </w:r>
                      </w:p>
                    </w:txbxContent>
                  </v:textbox>
                </v:shape>
              </w:pict>
            </mc:Fallback>
          </mc:AlternateContent>
        </w:r>
      </w:ins>
      <w:r w:rsidR="00280F38" w:rsidDel="009C7325">
        <w:rPr>
          <w:noProof/>
        </w:rPr>
        <w:drawing>
          <wp:inline distT="0" distB="0" distL="0" distR="0" wp14:anchorId="3D5DD855" wp14:editId="00A998A6">
            <wp:extent cx="2847975" cy="274320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847975" cy="2743200"/>
                    </a:xfrm>
                    <a:prstGeom prst="rect">
                      <a:avLst/>
                    </a:prstGeom>
                    <a:noFill/>
                    <a:ln>
                      <a:noFill/>
                    </a:ln>
                    <a:extLst>
                      <a:ext uri="{53640926-AAD7-44D8-BBD7-CCE9431645EC}">
                        <a14:shadowObscured xmlns:a14="http://schemas.microsoft.com/office/drawing/2010/main"/>
                      </a:ext>
                    </a:extLst>
                  </pic:spPr>
                </pic:pic>
              </a:graphicData>
            </a:graphic>
          </wp:inline>
        </w:drawing>
      </w:r>
      <w:ins w:id="147" w:author="Björn Jörges" w:date="2020-03-23T23:01:00Z">
        <w:r>
          <w:rPr>
            <w:noProof/>
          </w:rPr>
          <w:drawing>
            <wp:inline distT="0" distB="0" distL="0" distR="0" wp14:anchorId="1638B609" wp14:editId="501CAAA3">
              <wp:extent cx="3057525" cy="2742565"/>
              <wp:effectExtent l="0" t="0" r="952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2350"/>
                      <a:stretch/>
                    </pic:blipFill>
                    <pic:spPr bwMode="auto">
                      <a:xfrm flipH="1">
                        <a:off x="0" y="0"/>
                        <a:ext cx="3058203" cy="2743173"/>
                      </a:xfrm>
                      <a:prstGeom prst="rect">
                        <a:avLst/>
                      </a:prstGeom>
                      <a:noFill/>
                      <a:ln>
                        <a:noFill/>
                      </a:ln>
                      <a:extLst>
                        <a:ext uri="{53640926-AAD7-44D8-BBD7-CCE9431645EC}">
                          <a14:shadowObscured xmlns:a14="http://schemas.microsoft.com/office/drawing/2010/main"/>
                        </a:ext>
                      </a:extLst>
                    </pic:spPr>
                  </pic:pic>
                </a:graphicData>
              </a:graphic>
            </wp:inline>
          </w:drawing>
        </w:r>
      </w:ins>
    </w:p>
    <w:p w14:paraId="58703B4B" w14:textId="73946867" w:rsidR="00280F38" w:rsidRDefault="00280F38" w:rsidP="00280F38">
      <w:pPr>
        <w:pStyle w:val="Caption"/>
        <w:jc w:val="both"/>
        <w:rPr>
          <w:ins w:id="148" w:author="Björn Jörges" w:date="2020-03-23T22:58:00Z"/>
        </w:rPr>
      </w:pPr>
      <w:r>
        <w:t xml:space="preserve">Figure </w:t>
      </w:r>
      <w:fldSimple w:instr=" SEQ Figure \* ARABIC ">
        <w:r w:rsidR="00F54DBC">
          <w:rPr>
            <w:noProof/>
          </w:rPr>
          <w:t>1</w:t>
        </w:r>
      </w:fldSimple>
      <w:r>
        <w:t xml:space="preserve">: </w:t>
      </w:r>
      <w:ins w:id="149" w:author="Björn Jörges" w:date="2020-03-23T23:08:00Z">
        <w:r w:rsidR="009C7325">
          <w:t xml:space="preserve">A. </w:t>
        </w:r>
      </w:ins>
      <w:r>
        <w:t>Top view of the stimulus scene</w:t>
      </w:r>
      <w:r w:rsidR="000B0DDC">
        <w:t xml:space="preserve"> in one of the test trials</w:t>
      </w:r>
      <w:r>
        <w:t xml:space="preserve">. The red circle </w:t>
      </w:r>
      <w:r w:rsidR="0061078B">
        <w:t>represents</w:t>
      </w:r>
      <w:r>
        <w:t xml:space="preserve"> the target, which 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velocity of </w:t>
      </w:r>
      <w:r w:rsidR="008F274A">
        <w:t>1</w:t>
      </w:r>
      <w:r>
        <w:t> m/s. The target is 8 m away from the observer, while the target is 2 m in front of the background wall.</w:t>
      </w:r>
      <w:ins w:id="150" w:author="Björn Jörges" w:date="2020-03-23T23:08:00Z">
        <w:r w:rsidR="009C7325">
          <w:t xml:space="preserve"> B. Screenshot from the program during presentation of the dot cloud.</w:t>
        </w:r>
      </w:ins>
    </w:p>
    <w:p w14:paraId="1394583F" w14:textId="60CAC626" w:rsidR="009C7325" w:rsidRPr="009C7325" w:rsidDel="009C7325" w:rsidRDefault="009C7325">
      <w:pPr>
        <w:rPr>
          <w:del w:id="151" w:author="Björn Jörges" w:date="2020-03-23T23:01:00Z"/>
        </w:rPr>
        <w:pPrChange w:id="152" w:author="Björn Jörges" w:date="2020-03-23T22:58:00Z">
          <w:pPr>
            <w:pStyle w:val="Caption"/>
            <w:jc w:val="both"/>
          </w:pPr>
        </w:pPrChange>
      </w:pPr>
    </w:p>
    <w:p w14:paraId="21E420D9" w14:textId="04D105E4" w:rsidR="006A2426" w:rsidRDefault="006A2426" w:rsidP="0081339A">
      <w:pPr>
        <w:jc w:val="both"/>
      </w:pPr>
      <w:r>
        <w:lastRenderedPageBreak/>
        <w:t xml:space="preserve">Before starting the actual data collection, participants perform a training session with one PEST where the big target moves at 4 m/s. Subjects </w:t>
      </w:r>
      <w:r w:rsidR="00BD2C36">
        <w:t>are asked to repeat the training</w:t>
      </w:r>
      <w:r>
        <w:t xml:space="preserve"> if the step size in any of the last five trials is above 0.3 m/s.</w:t>
      </w:r>
      <w:r w:rsidR="00BD2C36">
        <w:t xml:space="preserve"> If they</w:t>
      </w:r>
      <w:r w:rsidR="000C0C29">
        <w:t xml:space="preserve"> still</w:t>
      </w:r>
      <w:r w:rsidR="00BD2C36">
        <w:t xml:space="preserve"> fail to meet the criterion after a second repetition they are excluded from the experiment.</w:t>
      </w:r>
    </w:p>
    <w:p w14:paraId="61DBB9DE" w14:textId="404F101E" w:rsidR="00280F38" w:rsidRDefault="00280F38" w:rsidP="0081339A">
      <w:pPr>
        <w:jc w:val="both"/>
      </w:pP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318DF633"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51ECC4AF"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068E76A7" w14:textId="4903352B" w:rsidR="00076BFB" w:rsidRDefault="00076BFB" w:rsidP="00635780">
            <w:pPr>
              <w:jc w:val="both"/>
            </w:pPr>
            <w:r>
              <w:t>[1]</w:t>
            </w:r>
          </w:p>
        </w:tc>
      </w:tr>
    </w:tbl>
    <w:p w14:paraId="77F8EAB4" w14:textId="65D0C69C"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0DEDFC24" w:rsidR="00076BFB" w:rsidRDefault="00076BFB" w:rsidP="005805B3">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6ACDDC07" w14:textId="3A5BC735" w:rsidR="00076BFB" w:rsidRDefault="00076BFB" w:rsidP="005805B3">
            <w:pPr>
              <w:jc w:val="both"/>
            </w:pPr>
            <w:r>
              <w:t>[2]</w:t>
            </w:r>
          </w:p>
        </w:tc>
      </w:tr>
    </w:tbl>
    <w:p w14:paraId="2A03831B" w14:textId="667AB443" w:rsidR="0021621B" w:rsidRDefault="0021621B" w:rsidP="00635780">
      <w:pPr>
        <w:jc w:val="both"/>
      </w:pPr>
      <w:r>
        <w:t xml:space="preserve">We then use an ANOVA to test whether the test model is significantly better than the null model. If the interaction term improves the model significantly, the </w:t>
      </w:r>
      <w:r w:rsidR="00741F9E">
        <w:t>subject motion</w:t>
      </w:r>
      <w:r>
        <w:t xml:space="preserve">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7A8E8E57"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5805B3">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4E14DCD2" w:rsidR="00076BFB" w:rsidRDefault="00076BFB" w:rsidP="005805B3">
            <w:pPr>
              <w:jc w:val="both"/>
            </w:pPr>
            <w:r>
              <w:t>[3]</w:t>
            </w:r>
          </w:p>
        </w:tc>
      </w:tr>
    </w:tbl>
    <w:p w14:paraId="0757F869" w14:textId="37E7FAC2"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5805B3">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68B0F7D0" w:rsidR="00076BFB" w:rsidRDefault="00076BFB" w:rsidP="005805B3">
            <w:pPr>
              <w:jc w:val="both"/>
            </w:pPr>
            <w:r>
              <w:t>[4]</w:t>
            </w:r>
          </w:p>
        </w:tc>
      </w:tr>
    </w:tbl>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16F507DE"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r w:rsidR="00DA74F6">
        <w:fldChar w:fldCharType="begin"/>
      </w:r>
      <w:r w:rsidR="00DA74F6">
        <w:instrText xml:space="preserve"> HYPERLINK "https://github.com/b-jorges/Motion-Perception-during-Self-Motion/blob/master/PowerAnalysisMotionEstimation.R" </w:instrText>
      </w:r>
      <w:r w:rsidR="00DA74F6">
        <w:fldChar w:fldCharType="separate"/>
      </w:r>
      <w:r w:rsidR="00BC457D">
        <w:rPr>
          <w:rStyle w:val="Hyperlink"/>
        </w:rPr>
        <w:t>https://github.com/b-jorges/Motion-Perception-during-Self-Motion/blob/master/PowerAnalysisMotionEstimation.R</w:t>
      </w:r>
      <w:r w:rsidR="00DA74F6">
        <w:rPr>
          <w:rStyle w:val="Hyperlink"/>
        </w:rPr>
        <w:fldChar w:fldCharType="end"/>
      </w:r>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thus assume a PSE of 2/3 of the presented velocity</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mean presented self-motion velocity</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ins w:id="153" w:author="Björn Jörges" w:date="2020-03-24T03:38:00Z">
        <w:r w:rsidR="00B4310D">
          <w:t xml:space="preserve"> Furthermore, we use a more naturalistic environment which may render flow parsing more complete.</w:t>
        </w:r>
      </w:ins>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10C17D24" w14:textId="358053DA" w:rsidR="00476525" w:rsidRPr="0096015C" w:rsidRDefault="006B56CF" w:rsidP="00D217A0">
      <w:pPr>
        <w:jc w:val="both"/>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33999C90" w:rsidR="00257DF7" w:rsidRPr="00FC164B" w:rsidRDefault="00257DF7" w:rsidP="00FC164B">
            <w:pPr>
              <w:jc w:val="center"/>
              <w:rPr>
                <w:i/>
                <w:iCs/>
              </w:rPr>
            </w:pPr>
            <w:r w:rsidRPr="00FC164B">
              <w:rPr>
                <w:i/>
                <w:iCs/>
              </w:rPr>
              <w:t>1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27F68C1" w:rsidR="00257DF7" w:rsidRPr="0096015C" w:rsidRDefault="00257DF7" w:rsidP="00FC164B">
            <w:pPr>
              <w:jc w:val="center"/>
            </w:pPr>
            <w:r w:rsidRPr="0096015C">
              <w:t>0.83</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3CF560F" w:rsidR="00257DF7" w:rsidRPr="00FC164B" w:rsidRDefault="00257DF7" w:rsidP="00FC164B">
            <w:pPr>
              <w:jc w:val="center"/>
              <w:rPr>
                <w:i/>
                <w:iCs/>
              </w:rPr>
            </w:pPr>
            <w:r w:rsidRPr="00FC164B">
              <w:rPr>
                <w:i/>
                <w:iCs/>
              </w:rPr>
              <w:t>1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53DEE830" w:rsidR="00257DF7" w:rsidRPr="0096015C" w:rsidRDefault="00257DF7" w:rsidP="00FC164B">
            <w:pPr>
              <w:jc w:val="center"/>
            </w:pPr>
            <w:r w:rsidRPr="0096015C">
              <w:t>0.882</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778A4B8" w:rsidR="00257DF7" w:rsidRPr="00FC164B" w:rsidRDefault="00257DF7" w:rsidP="00FC164B">
            <w:pPr>
              <w:jc w:val="center"/>
              <w:rPr>
                <w:i/>
                <w:iCs/>
              </w:rPr>
            </w:pPr>
            <w:r w:rsidRPr="00FC164B">
              <w:rPr>
                <w:i/>
                <w:iCs/>
              </w:rPr>
              <w:t>1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BCF571D" w:rsidR="00257DF7" w:rsidRPr="0096015C" w:rsidRDefault="00257DF7" w:rsidP="00FC164B">
            <w:pPr>
              <w:jc w:val="center"/>
            </w:pPr>
            <w:r w:rsidRPr="0096015C">
              <w:t>0.918</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368EE39" w:rsidR="00257DF7" w:rsidRPr="00FC164B" w:rsidRDefault="00257DF7" w:rsidP="00FC164B">
            <w:pPr>
              <w:jc w:val="center"/>
              <w:rPr>
                <w:i/>
                <w:iCs/>
              </w:rPr>
            </w:pPr>
            <w:r w:rsidRPr="00FC164B">
              <w:rPr>
                <w:i/>
                <w:iCs/>
              </w:rPr>
              <w:t>1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D111097" w:rsidR="00257DF7" w:rsidRPr="0096015C" w:rsidRDefault="00257DF7" w:rsidP="00FC164B">
            <w:pPr>
              <w:jc w:val="center"/>
            </w:pPr>
            <w:r w:rsidRPr="0096015C">
              <w:t>0.966</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52BEA239" w:rsidR="00257DF7" w:rsidRPr="00FC164B" w:rsidRDefault="00257DF7" w:rsidP="00FC164B">
            <w:pPr>
              <w:jc w:val="center"/>
              <w:rPr>
                <w:i/>
                <w:iCs/>
              </w:rPr>
            </w:pPr>
            <w:r w:rsidRPr="00FC164B">
              <w:rPr>
                <w:i/>
                <w:iCs/>
              </w:rPr>
              <w:t>1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5F23A05" w:rsidR="00257DF7" w:rsidRPr="0096015C" w:rsidRDefault="00257DF7" w:rsidP="00FC164B">
            <w:pPr>
              <w:jc w:val="center"/>
            </w:pPr>
            <w:r w:rsidRPr="0096015C">
              <w:t>0.948</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5B5281D" w:rsidR="00257DF7" w:rsidRPr="00FC164B" w:rsidRDefault="00257DF7" w:rsidP="00FC164B">
            <w:pPr>
              <w:jc w:val="center"/>
              <w:rPr>
                <w:i/>
                <w:iCs/>
              </w:rPr>
            </w:pPr>
            <w:r w:rsidRPr="00FC164B">
              <w:rPr>
                <w:i/>
                <w:iCs/>
              </w:rPr>
              <w:t>2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4B9D2B9C" w:rsidR="00257DF7" w:rsidRPr="0096015C" w:rsidRDefault="00257DF7" w:rsidP="00FC164B">
            <w:pPr>
              <w:keepNext/>
              <w:jc w:val="center"/>
            </w:pPr>
            <w:r w:rsidRPr="0096015C">
              <w:t>0.980</w:t>
            </w:r>
          </w:p>
        </w:tc>
      </w:tr>
    </w:tbl>
    <w:p w14:paraId="0E9F9411" w14:textId="03B94FEB" w:rsidR="00257DF7" w:rsidRPr="00257DF7" w:rsidRDefault="00FC164B" w:rsidP="00FC164B">
      <w:pPr>
        <w:pStyle w:val="Caption"/>
        <w:rPr>
          <w:rFonts w:ascii="Lucida Console" w:eastAsia="Times New Roman" w:hAnsi="Lucida Console" w:cs="Courier New"/>
          <w:color w:val="000000"/>
          <w:sz w:val="20"/>
          <w:szCs w:val="20"/>
        </w:rPr>
      </w:pPr>
      <w:r>
        <w:lastRenderedPageBreak/>
        <w:t xml:space="preserve">Table </w:t>
      </w:r>
      <w:r w:rsidR="00ED3DD5">
        <w:fldChar w:fldCharType="begin"/>
      </w:r>
      <w:r w:rsidR="00ED3DD5">
        <w:instrText xml:space="preserve"> SEQ Table \* ARABIC </w:instrText>
      </w:r>
      <w:r w:rsidR="00ED3DD5">
        <w:fldChar w:fldCharType="separate"/>
      </w:r>
      <w:r w:rsidR="00F54DBC">
        <w:rPr>
          <w:noProof/>
        </w:rPr>
        <w:t>1</w:t>
      </w:r>
      <w:r w:rsidR="00ED3DD5">
        <w:rPr>
          <w:noProof/>
        </w:rPr>
        <w:fldChar w:fldCharType="end"/>
      </w:r>
      <w:r>
        <w:t>: Simulated power values for 10, 12, 14, 16, 18 and 20 participants.</w:t>
      </w:r>
    </w:p>
    <w:p w14:paraId="3300FB15" w14:textId="5583A661" w:rsidR="00257DF7" w:rsidRPr="0096015C" w:rsidRDefault="00257DF7" w:rsidP="00D217A0">
      <w:pPr>
        <w:jc w:val="both"/>
      </w:pPr>
      <w:r w:rsidRPr="0096015C">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s the simulation process involves several sources of uncertainty, some variability is to be expected in the results</w:t>
      </w:r>
      <w:r w:rsidR="00FC164B">
        <w:t>, which explains why the simulated power for 18 subjects is lower than the power simulated for 16 subjects</w:t>
      </w:r>
      <w:r w:rsidR="0096015C">
        <w:t>.</w:t>
      </w:r>
    </w:p>
    <w:p w14:paraId="566E2BC0" w14:textId="664FF4D8" w:rsidR="00476525" w:rsidRDefault="00476525" w:rsidP="00D217A0">
      <w:pPr>
        <w:jc w:val="both"/>
      </w:pPr>
    </w:p>
    <w:p w14:paraId="74212E6B" w14:textId="37FEAF6A" w:rsidR="00A76B32" w:rsidRDefault="00A76B32" w:rsidP="00D217A0">
      <w:pPr>
        <w:jc w:val="both"/>
      </w:pPr>
    </w:p>
    <w:p w14:paraId="409C48C1" w14:textId="01657419" w:rsidR="00A76B32" w:rsidRDefault="00A76B32" w:rsidP="00D217A0">
      <w:pPr>
        <w:jc w:val="both"/>
        <w:rPr>
          <w:b/>
          <w:bCs/>
        </w:rPr>
      </w:pPr>
      <w:r w:rsidRPr="00A76B32">
        <w:rPr>
          <w:b/>
          <w:bCs/>
        </w:rPr>
        <w:t>Pre-existing Data</w:t>
      </w:r>
    </w:p>
    <w:p w14:paraId="4EBFBF20" w14:textId="61D09DC9" w:rsidR="00A76B32" w:rsidRDefault="00D8489E" w:rsidP="00D217A0">
      <w:pPr>
        <w:jc w:val="both"/>
      </w:pPr>
      <w:r>
        <w:t>W</w:t>
      </w:r>
      <w:r w:rsidR="00A76B32">
        <w:t xml:space="preserve">e collected data from </w:t>
      </w:r>
      <w:r w:rsidR="00824D90">
        <w:t>seven</w:t>
      </w:r>
      <w:r w:rsidR="00A76B32">
        <w:t xml:space="preserve"> pilot </w:t>
      </w:r>
      <w:r w:rsidR="00A90434">
        <w:t>participants</w:t>
      </w:r>
      <w:r w:rsidR="00A76B32">
        <w:t>.</w:t>
      </w:r>
      <w:r w:rsidR="00686F57">
        <w:t xml:space="preserve"> One (s07) was excluded because some of her PESTs did not converge. Two participants (s01 and s02) had previously done the task in 2D, but only their 3D data was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r w:rsidR="00DA74F6">
        <w:fldChar w:fldCharType="begin"/>
      </w:r>
      <w:r w:rsidR="00DA74F6">
        <w:instrText xml:space="preserve"> HYPERLINK "https://github.com/b-jorges/Motion-Perception-during-Self-Motion/blob/master/AnalysisPilotData.R" </w:instrText>
      </w:r>
      <w:r w:rsidR="00DA74F6">
        <w:fldChar w:fldCharType="separate"/>
      </w:r>
      <w:r w:rsidR="00033D1F" w:rsidRPr="00033D1F">
        <w:rPr>
          <w:rStyle w:val="Hyperlink"/>
        </w:rPr>
        <w:t>https://github.com/b-jorges/Motion-Perception-during-Self-Motion/blob/master/AnalysisPilotData.R</w:t>
      </w:r>
      <w:r w:rsidR="00DA74F6">
        <w:rPr>
          <w:rStyle w:val="Hyperlink"/>
        </w:rPr>
        <w:fldChar w:fldCharType="end"/>
      </w:r>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D217A0">
      <w:pPr>
        <w:jc w:val="both"/>
        <w:rPr>
          <w:b/>
        </w:rPr>
      </w:pPr>
      <w:r w:rsidRPr="00053752">
        <w:rPr>
          <w:b/>
        </w:rPr>
        <w:t xml:space="preserve">Open </w:t>
      </w:r>
      <w:r w:rsidR="001F1772">
        <w:rPr>
          <w:b/>
        </w:rPr>
        <w:t>Practices</w:t>
      </w:r>
    </w:p>
    <w:p w14:paraId="74669724" w14:textId="162B88CA" w:rsidR="00D8489E" w:rsidRDefault="00D8489E" w:rsidP="00D217A0">
      <w:pPr>
        <w:jc w:val="both"/>
      </w:pPr>
      <w:del w:id="154" w:author="Björn Jörges" w:date="2020-03-23T16:12:00Z">
        <w:r w:rsidDel="00CB273E">
          <w:delText>We will publish a</w:delText>
        </w:r>
      </w:del>
      <w:ins w:id="155" w:author="Björn Jörges" w:date="2020-03-23T16:12:00Z">
        <w:r w:rsidR="00CB273E">
          <w:t>A</w:t>
        </w:r>
      </w:ins>
      <w:r>
        <w:t xml:space="preserve">ll raw data collected during this project </w:t>
      </w:r>
      <w:ins w:id="156" w:author="Björn Jörges" w:date="2020-03-23T16:12:00Z">
        <w:r w:rsidR="00CB273E">
          <w:t xml:space="preserve">are published </w:t>
        </w:r>
      </w:ins>
      <w:r>
        <w:t xml:space="preserve">in the GitHub repository </w:t>
      </w:r>
      <w:r w:rsidR="00DA74F6">
        <w:fldChar w:fldCharType="begin"/>
      </w:r>
      <w:r w:rsidR="00DA74F6">
        <w:instrText xml:space="preserve"> HYPERLINK "https://github.com/b-jorges/Motion-Perception-during-Self-Motion/" </w:instrText>
      </w:r>
      <w:r w:rsidR="00DA74F6">
        <w:fldChar w:fldCharType="separate"/>
      </w:r>
      <w:r>
        <w:rPr>
          <w:rStyle w:val="Hyperlink"/>
        </w:rPr>
        <w:t>https://github.com/b-jorges/Motion-Perception-during-Self-Motion/</w:t>
      </w:r>
      <w:r w:rsidR="00DA74F6">
        <w:rPr>
          <w:rStyle w:val="Hyperlink"/>
        </w:rPr>
        <w:fldChar w:fldCharType="end"/>
      </w:r>
      <w:r w:rsidR="001E4B8F">
        <w:t>, as well as all the code used for analysis.</w:t>
      </w:r>
      <w:r>
        <w:t xml:space="preserve"> </w:t>
      </w:r>
      <w:r w:rsidR="001E4B8F">
        <w:t xml:space="preserve">Furthermore, the Unity project used to present the stimulus and collect data is available </w:t>
      </w:r>
      <w:r w:rsidR="00754E15">
        <w:t xml:space="preserve">on OSF under </w:t>
      </w:r>
      <w:r w:rsidR="00DA74F6">
        <w:fldChar w:fldCharType="begin"/>
      </w:r>
      <w:r w:rsidR="00DA74F6">
        <w:instrText xml:space="preserve"> HYPERLINK "https://osf.io/m6ukw/" </w:instrText>
      </w:r>
      <w:r w:rsidR="00DA74F6">
        <w:fldChar w:fldCharType="separate"/>
      </w:r>
      <w:r w:rsidR="00754E15">
        <w:rPr>
          <w:rStyle w:val="Hyperlink"/>
        </w:rPr>
        <w:t>https://osf.io/m6ukw/</w:t>
      </w:r>
      <w:r w:rsidR="00DA74F6">
        <w:rPr>
          <w:rStyle w:val="Hyperlink"/>
        </w:rPr>
        <w:fldChar w:fldCharType="end"/>
      </w:r>
      <w:r w:rsidR="00754E15">
        <w:t>.</w:t>
      </w:r>
    </w:p>
    <w:p w14:paraId="776CD4A8" w14:textId="77777777" w:rsidR="00D8489E" w:rsidRDefault="00D8489E" w:rsidP="00D217A0">
      <w:pPr>
        <w:jc w:val="both"/>
      </w:pPr>
    </w:p>
    <w:p w14:paraId="32E3901B" w14:textId="276DA402" w:rsidR="00C4466E" w:rsidRPr="008742E6" w:rsidRDefault="00EB5260" w:rsidP="00D217A0">
      <w:pPr>
        <w:jc w:val="both"/>
        <w:rPr>
          <w:b/>
          <w:bCs/>
          <w:lang w:val="es-ES"/>
        </w:rPr>
      </w:pPr>
      <w:r w:rsidRPr="008742E6">
        <w:rPr>
          <w:b/>
          <w:bCs/>
          <w:lang w:val="es-ES"/>
        </w:rPr>
        <w:t>References</w:t>
      </w:r>
    </w:p>
    <w:p w14:paraId="32EB435B" w14:textId="61D14FC6" w:rsidR="008E2FD6" w:rsidRPr="008E2FD6" w:rsidRDefault="003D36DD" w:rsidP="008E2FD6">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8E2FD6" w:rsidRPr="00C23112">
        <w:rPr>
          <w:rFonts w:ascii="Calibri" w:hAnsi="Calibri" w:cs="Calibri"/>
          <w:noProof/>
          <w:szCs w:val="24"/>
          <w:lang w:val="es-ES"/>
          <w:rPrChange w:id="157" w:author="Björn Jörges" w:date="2020-04-05T19:16:00Z">
            <w:rPr>
              <w:rFonts w:ascii="Calibri" w:hAnsi="Calibri" w:cs="Calibri"/>
              <w:noProof/>
              <w:szCs w:val="24"/>
            </w:rPr>
          </w:rPrChange>
        </w:rPr>
        <w:t xml:space="preserve">Aguado, B., &amp; López-Moliner, J. (2019). </w:t>
      </w:r>
      <w:r w:rsidR="008E2FD6" w:rsidRPr="008E2FD6">
        <w:rPr>
          <w:rFonts w:ascii="Calibri" w:hAnsi="Calibri" w:cs="Calibri"/>
          <w:noProof/>
          <w:szCs w:val="24"/>
        </w:rPr>
        <w:t xml:space="preserve">Perceived speed of motion in depth modulates misjudgements of approaching trajectories consistently with a slow prior. </w:t>
      </w:r>
      <w:r w:rsidR="008E2FD6" w:rsidRPr="008E2FD6">
        <w:rPr>
          <w:rFonts w:ascii="Calibri" w:hAnsi="Calibri" w:cs="Calibri"/>
          <w:i/>
          <w:iCs/>
          <w:noProof/>
          <w:szCs w:val="24"/>
        </w:rPr>
        <w:t>Vision Research</w:t>
      </w:r>
      <w:r w:rsidR="008E2FD6" w:rsidRPr="008E2FD6">
        <w:rPr>
          <w:rFonts w:ascii="Calibri" w:hAnsi="Calibri" w:cs="Calibri"/>
          <w:noProof/>
          <w:szCs w:val="24"/>
        </w:rPr>
        <w:t xml:space="preserve">, </w:t>
      </w:r>
      <w:r w:rsidR="008E2FD6" w:rsidRPr="008E2FD6">
        <w:rPr>
          <w:rFonts w:ascii="Calibri" w:hAnsi="Calibri" w:cs="Calibri"/>
          <w:i/>
          <w:iCs/>
          <w:noProof/>
          <w:szCs w:val="24"/>
        </w:rPr>
        <w:t>159</w:t>
      </w:r>
      <w:r w:rsidR="008E2FD6" w:rsidRPr="008E2FD6">
        <w:rPr>
          <w:rFonts w:ascii="Calibri" w:hAnsi="Calibri" w:cs="Calibri"/>
          <w:noProof/>
          <w:szCs w:val="24"/>
        </w:rPr>
        <w:t>, 1–9. https://doi.org/10.1016/j.visres.2019.03.009</w:t>
      </w:r>
    </w:p>
    <w:p w14:paraId="0683BEEC"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8</w:t>
      </w:r>
      <w:r w:rsidRPr="008E2FD6">
        <w:rPr>
          <w:rFonts w:ascii="Calibri" w:hAnsi="Calibri" w:cs="Calibri"/>
          <w:noProof/>
          <w:szCs w:val="24"/>
        </w:rPr>
        <w:t>(12), 12. https://doi.org/10.1167/18.12.12</w:t>
      </w:r>
    </w:p>
    <w:p w14:paraId="07401471" w14:textId="77777777" w:rsidR="008E2FD6" w:rsidRPr="00C23112" w:rsidRDefault="008E2FD6" w:rsidP="008E2FD6">
      <w:pPr>
        <w:widowControl w:val="0"/>
        <w:autoSpaceDE w:val="0"/>
        <w:autoSpaceDN w:val="0"/>
        <w:adjustRightInd w:val="0"/>
        <w:spacing w:line="240" w:lineRule="auto"/>
        <w:ind w:left="480" w:hanging="480"/>
        <w:rPr>
          <w:rFonts w:ascii="Calibri" w:hAnsi="Calibri" w:cs="Calibri"/>
          <w:noProof/>
          <w:szCs w:val="24"/>
          <w:lang w:val="de-DE"/>
          <w:rPrChange w:id="158" w:author="Björn Jörges" w:date="2020-04-05T19:16:00Z">
            <w:rPr>
              <w:rFonts w:ascii="Calibri" w:hAnsi="Calibri" w:cs="Calibri"/>
              <w:noProof/>
              <w:szCs w:val="24"/>
            </w:rPr>
          </w:rPrChange>
        </w:rPr>
      </w:pPr>
      <w:r w:rsidRPr="008E2FD6">
        <w:rPr>
          <w:rFonts w:ascii="Calibri" w:hAnsi="Calibri" w:cs="Calibri"/>
          <w:noProof/>
          <w:szCs w:val="24"/>
        </w:rPr>
        <w:lastRenderedPageBreak/>
        <w:t xml:space="preserve">Burr, D., Tozzi, A., &amp; Morrone, M. C. (2007). Neural mechanisms for timing visual events are spatially selective in real-world coordinates. </w:t>
      </w:r>
      <w:r w:rsidRPr="00C23112">
        <w:rPr>
          <w:rFonts w:ascii="Calibri" w:hAnsi="Calibri" w:cs="Calibri"/>
          <w:i/>
          <w:iCs/>
          <w:noProof/>
          <w:szCs w:val="24"/>
          <w:lang w:val="de-DE"/>
          <w:rPrChange w:id="159" w:author="Björn Jörges" w:date="2020-04-05T19:16:00Z">
            <w:rPr>
              <w:rFonts w:ascii="Calibri" w:hAnsi="Calibri" w:cs="Calibri"/>
              <w:i/>
              <w:iCs/>
              <w:noProof/>
              <w:szCs w:val="24"/>
            </w:rPr>
          </w:rPrChange>
        </w:rPr>
        <w:t>Nature Neuroscience</w:t>
      </w:r>
      <w:r w:rsidRPr="00C23112">
        <w:rPr>
          <w:rFonts w:ascii="Calibri" w:hAnsi="Calibri" w:cs="Calibri"/>
          <w:noProof/>
          <w:szCs w:val="24"/>
          <w:lang w:val="de-DE"/>
          <w:rPrChange w:id="160" w:author="Björn Jörges" w:date="2020-04-05T19:16:00Z">
            <w:rPr>
              <w:rFonts w:ascii="Calibri" w:hAnsi="Calibri" w:cs="Calibri"/>
              <w:noProof/>
              <w:szCs w:val="24"/>
            </w:rPr>
          </w:rPrChange>
        </w:rPr>
        <w:t xml:space="preserve">, </w:t>
      </w:r>
      <w:r w:rsidRPr="00C23112">
        <w:rPr>
          <w:rFonts w:ascii="Calibri" w:hAnsi="Calibri" w:cs="Calibri"/>
          <w:i/>
          <w:iCs/>
          <w:noProof/>
          <w:szCs w:val="24"/>
          <w:lang w:val="de-DE"/>
          <w:rPrChange w:id="161" w:author="Björn Jörges" w:date="2020-04-05T19:16:00Z">
            <w:rPr>
              <w:rFonts w:ascii="Calibri" w:hAnsi="Calibri" w:cs="Calibri"/>
              <w:i/>
              <w:iCs/>
              <w:noProof/>
              <w:szCs w:val="24"/>
            </w:rPr>
          </w:rPrChange>
        </w:rPr>
        <w:t>10</w:t>
      </w:r>
      <w:r w:rsidRPr="00C23112">
        <w:rPr>
          <w:rFonts w:ascii="Calibri" w:hAnsi="Calibri" w:cs="Calibri"/>
          <w:noProof/>
          <w:szCs w:val="24"/>
          <w:lang w:val="de-DE"/>
          <w:rPrChange w:id="162" w:author="Björn Jörges" w:date="2020-04-05T19:16:00Z">
            <w:rPr>
              <w:rFonts w:ascii="Calibri" w:hAnsi="Calibri" w:cs="Calibri"/>
              <w:noProof/>
              <w:szCs w:val="24"/>
            </w:rPr>
          </w:rPrChange>
        </w:rPr>
        <w:t>(4), 423–425. https://doi.org/10.1038/nn1874</w:t>
      </w:r>
    </w:p>
    <w:p w14:paraId="405CE913"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C23112">
        <w:rPr>
          <w:rFonts w:ascii="Calibri" w:hAnsi="Calibri" w:cs="Calibri"/>
          <w:noProof/>
          <w:szCs w:val="24"/>
          <w:lang w:val="de-DE"/>
          <w:rPrChange w:id="163" w:author="Björn Jörges" w:date="2020-04-05T19:16:00Z">
            <w:rPr>
              <w:rFonts w:ascii="Calibri" w:hAnsi="Calibri" w:cs="Calibri"/>
              <w:noProof/>
              <w:szCs w:val="24"/>
            </w:rPr>
          </w:rPrChange>
        </w:rPr>
        <w:t xml:space="preserve">Dokka, K., MacNeilage, P. R., DeAngelis, G. C., &amp; Angelaki, D. E. (2015). </w:t>
      </w:r>
      <w:r w:rsidRPr="008E2FD6">
        <w:rPr>
          <w:rFonts w:ascii="Calibri" w:hAnsi="Calibri" w:cs="Calibri"/>
          <w:noProof/>
          <w:szCs w:val="24"/>
        </w:rPr>
        <w:t xml:space="preserve">Multisensory self-motion compensation during object trajectory judgments. </w:t>
      </w:r>
      <w:r w:rsidRPr="008E2FD6">
        <w:rPr>
          <w:rFonts w:ascii="Calibri" w:hAnsi="Calibri" w:cs="Calibri"/>
          <w:i/>
          <w:iCs/>
          <w:noProof/>
          <w:szCs w:val="24"/>
        </w:rPr>
        <w:t>Cerebral Cortex</w:t>
      </w:r>
      <w:r w:rsidRPr="008E2FD6">
        <w:rPr>
          <w:rFonts w:ascii="Calibri" w:hAnsi="Calibri" w:cs="Calibri"/>
          <w:noProof/>
          <w:szCs w:val="24"/>
        </w:rPr>
        <w:t xml:space="preserve">, </w:t>
      </w:r>
      <w:r w:rsidRPr="008E2FD6">
        <w:rPr>
          <w:rFonts w:ascii="Calibri" w:hAnsi="Calibri" w:cs="Calibri"/>
          <w:i/>
          <w:iCs/>
          <w:noProof/>
          <w:szCs w:val="24"/>
        </w:rPr>
        <w:t>25</w:t>
      </w:r>
      <w:r w:rsidRPr="008E2FD6">
        <w:rPr>
          <w:rFonts w:ascii="Calibri" w:hAnsi="Calibri" w:cs="Calibri"/>
          <w:noProof/>
          <w:szCs w:val="24"/>
        </w:rPr>
        <w:t>(3), 619–630. https://doi.org/10.1093/cercor/bht247</w:t>
      </w:r>
    </w:p>
    <w:p w14:paraId="4766565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Dupin, L., &amp; Wexler, M. (2013). Motion perception by a moving observer in a threedimensional environment.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3</w:t>
      </w:r>
      <w:r w:rsidRPr="008E2FD6">
        <w:rPr>
          <w:rFonts w:ascii="Calibri" w:hAnsi="Calibri" w:cs="Calibri"/>
          <w:noProof/>
          <w:szCs w:val="24"/>
        </w:rPr>
        <w:t>(2), 1–14. https://doi.org/10.1167/13.2.15</w:t>
      </w:r>
    </w:p>
    <w:p w14:paraId="3C0A4827"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Dyde, R. T., &amp; Harris, L. R. (2008). The influence of retinal and extra-retinal motion cues on perceived object motion during self-motion.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8</w:t>
      </w:r>
      <w:r w:rsidRPr="008E2FD6">
        <w:rPr>
          <w:rFonts w:ascii="Calibri" w:hAnsi="Calibri" w:cs="Calibri"/>
          <w:noProof/>
          <w:szCs w:val="24"/>
        </w:rPr>
        <w:t>(14), 1–10. https://doi.org/10.1167/8.14.5</w:t>
      </w:r>
    </w:p>
    <w:p w14:paraId="717EDB2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Fajen, B. R., Parade, M. S., &amp; Matthis, J. S. (2013). Humans Perceive Object Motion In World Coordinates During Obstacle Avoidance.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3</w:t>
      </w:r>
      <w:r w:rsidRPr="008E2FD6">
        <w:rPr>
          <w:rFonts w:ascii="Calibri" w:hAnsi="Calibri" w:cs="Calibri"/>
          <w:noProof/>
          <w:szCs w:val="24"/>
        </w:rPr>
        <w:t>(8), 1–13. https://doi.org/10.1167/13.8.25</w:t>
      </w:r>
    </w:p>
    <w:p w14:paraId="2AA96E76"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Fetsch, C. R., Deangelis, G. C., &amp; Angelaki, D. E. (2010). Visual-vestibular cue integration for heading perception: Applications of optimal cue integration theory. </w:t>
      </w:r>
      <w:r w:rsidRPr="008E2FD6">
        <w:rPr>
          <w:rFonts w:ascii="Calibri" w:hAnsi="Calibri" w:cs="Calibri"/>
          <w:i/>
          <w:iCs/>
          <w:noProof/>
          <w:szCs w:val="24"/>
        </w:rPr>
        <w:t>European Journal of Neuroscience</w:t>
      </w:r>
      <w:r w:rsidRPr="008E2FD6">
        <w:rPr>
          <w:rFonts w:ascii="Calibri" w:hAnsi="Calibri" w:cs="Calibri"/>
          <w:noProof/>
          <w:szCs w:val="24"/>
        </w:rPr>
        <w:t xml:space="preserve">, </w:t>
      </w:r>
      <w:r w:rsidRPr="008E2FD6">
        <w:rPr>
          <w:rFonts w:ascii="Calibri" w:hAnsi="Calibri" w:cs="Calibri"/>
          <w:i/>
          <w:iCs/>
          <w:noProof/>
          <w:szCs w:val="24"/>
        </w:rPr>
        <w:t>31</w:t>
      </w:r>
      <w:r w:rsidRPr="008E2FD6">
        <w:rPr>
          <w:rFonts w:ascii="Calibri" w:hAnsi="Calibri" w:cs="Calibri"/>
          <w:noProof/>
          <w:szCs w:val="24"/>
        </w:rPr>
        <w:t>(10), 1721–1729. https://doi.org/10.1111/j.1460-9568.2010.07207.x</w:t>
      </w:r>
    </w:p>
    <w:p w14:paraId="40FF66E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Fink, P. W., Foo, P. S., &amp; Warren, W. H. (2009). Catching fly balls in virtual reality: A critical test of the out fielder problem.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9</w:t>
      </w:r>
      <w:r w:rsidRPr="008E2FD6">
        <w:rPr>
          <w:rFonts w:ascii="Calibri" w:hAnsi="Calibri" w:cs="Calibri"/>
          <w:noProof/>
          <w:szCs w:val="24"/>
        </w:rPr>
        <w:t>(13), 1–8. https://doi.org/10.1167/9.13.1</w:t>
      </w:r>
    </w:p>
    <w:p w14:paraId="211AA08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Gray, R., MacUga, K., &amp; Regan, D. (2004). Long range interactions between object-motion and self-motion in the perception of movement in depth.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4</w:t>
      </w:r>
      <w:r w:rsidRPr="008E2FD6">
        <w:rPr>
          <w:rFonts w:ascii="Calibri" w:hAnsi="Calibri" w:cs="Calibri"/>
          <w:noProof/>
          <w:szCs w:val="24"/>
        </w:rPr>
        <w:t>(2), 179–195. https://doi.org/10.1016/j.visres.2003.09.001</w:t>
      </w:r>
    </w:p>
    <w:p w14:paraId="158E20C2"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Henrich, J., Heine, S. J., &amp; Norenzayan, A. (2010). The weirdest people in the world? </w:t>
      </w:r>
      <w:r w:rsidRPr="008E2FD6">
        <w:rPr>
          <w:rFonts w:ascii="Calibri" w:hAnsi="Calibri" w:cs="Calibri"/>
          <w:i/>
          <w:iCs/>
          <w:noProof/>
          <w:szCs w:val="24"/>
        </w:rPr>
        <w:t>The Behavioral and Brain Sciences</w:t>
      </w:r>
      <w:r w:rsidRPr="008E2FD6">
        <w:rPr>
          <w:rFonts w:ascii="Calibri" w:hAnsi="Calibri" w:cs="Calibri"/>
          <w:noProof/>
          <w:szCs w:val="24"/>
        </w:rPr>
        <w:t xml:space="preserve">, </w:t>
      </w:r>
      <w:r w:rsidRPr="008E2FD6">
        <w:rPr>
          <w:rFonts w:ascii="Calibri" w:hAnsi="Calibri" w:cs="Calibri"/>
          <w:i/>
          <w:iCs/>
          <w:noProof/>
          <w:szCs w:val="24"/>
        </w:rPr>
        <w:t>33</w:t>
      </w:r>
      <w:r w:rsidRPr="008E2FD6">
        <w:rPr>
          <w:rFonts w:ascii="Calibri" w:hAnsi="Calibri" w:cs="Calibri"/>
          <w:noProof/>
          <w:szCs w:val="24"/>
        </w:rPr>
        <w:t>(2–3), 61–83; discussion 83-135. https://doi.org/10.1017/S0140525X0999152X</w:t>
      </w:r>
    </w:p>
    <w:p w14:paraId="088B7CA9" w14:textId="77777777" w:rsidR="008E2FD6" w:rsidRPr="00C23112" w:rsidRDefault="008E2FD6" w:rsidP="008E2FD6">
      <w:pPr>
        <w:widowControl w:val="0"/>
        <w:autoSpaceDE w:val="0"/>
        <w:autoSpaceDN w:val="0"/>
        <w:adjustRightInd w:val="0"/>
        <w:spacing w:line="240" w:lineRule="auto"/>
        <w:ind w:left="480" w:hanging="480"/>
        <w:rPr>
          <w:rFonts w:ascii="Calibri" w:hAnsi="Calibri" w:cs="Calibri"/>
          <w:noProof/>
          <w:szCs w:val="24"/>
          <w:lang w:val="es-ES"/>
          <w:rPrChange w:id="164" w:author="Björn Jörges" w:date="2020-04-05T19:16:00Z">
            <w:rPr>
              <w:rFonts w:ascii="Calibri" w:hAnsi="Calibri" w:cs="Calibri"/>
              <w:noProof/>
              <w:szCs w:val="24"/>
            </w:rPr>
          </w:rPrChange>
        </w:rPr>
      </w:pPr>
      <w:r w:rsidRPr="008E2FD6">
        <w:rPr>
          <w:rFonts w:ascii="Calibri" w:hAnsi="Calibri" w:cs="Calibri"/>
          <w:noProof/>
          <w:szCs w:val="24"/>
        </w:rPr>
        <w:t xml:space="preserve">Ilg, U. J., Schumann, S., &amp; Thier, P. (2004). Posterior parietal cortex neurons encode target motion in world-centered coordinates. </w:t>
      </w:r>
      <w:r w:rsidRPr="00C23112">
        <w:rPr>
          <w:rFonts w:ascii="Calibri" w:hAnsi="Calibri" w:cs="Calibri"/>
          <w:i/>
          <w:iCs/>
          <w:noProof/>
          <w:szCs w:val="24"/>
          <w:lang w:val="es-ES"/>
          <w:rPrChange w:id="165" w:author="Björn Jörges" w:date="2020-04-05T19:16:00Z">
            <w:rPr>
              <w:rFonts w:ascii="Calibri" w:hAnsi="Calibri" w:cs="Calibri"/>
              <w:i/>
              <w:iCs/>
              <w:noProof/>
              <w:szCs w:val="24"/>
            </w:rPr>
          </w:rPrChange>
        </w:rPr>
        <w:t>Neuron</w:t>
      </w:r>
      <w:r w:rsidRPr="00C23112">
        <w:rPr>
          <w:rFonts w:ascii="Calibri" w:hAnsi="Calibri" w:cs="Calibri"/>
          <w:noProof/>
          <w:szCs w:val="24"/>
          <w:lang w:val="es-ES"/>
          <w:rPrChange w:id="166" w:author="Björn Jörges" w:date="2020-04-05T19:16:00Z">
            <w:rPr>
              <w:rFonts w:ascii="Calibri" w:hAnsi="Calibri" w:cs="Calibri"/>
              <w:noProof/>
              <w:szCs w:val="24"/>
            </w:rPr>
          </w:rPrChange>
        </w:rPr>
        <w:t xml:space="preserve">, </w:t>
      </w:r>
      <w:r w:rsidRPr="00C23112">
        <w:rPr>
          <w:rFonts w:ascii="Calibri" w:hAnsi="Calibri" w:cs="Calibri"/>
          <w:i/>
          <w:iCs/>
          <w:noProof/>
          <w:szCs w:val="24"/>
          <w:lang w:val="es-ES"/>
          <w:rPrChange w:id="167" w:author="Björn Jörges" w:date="2020-04-05T19:16:00Z">
            <w:rPr>
              <w:rFonts w:ascii="Calibri" w:hAnsi="Calibri" w:cs="Calibri"/>
              <w:i/>
              <w:iCs/>
              <w:noProof/>
              <w:szCs w:val="24"/>
            </w:rPr>
          </w:rPrChange>
        </w:rPr>
        <w:t>43</w:t>
      </w:r>
      <w:r w:rsidRPr="00C23112">
        <w:rPr>
          <w:rFonts w:ascii="Calibri" w:hAnsi="Calibri" w:cs="Calibri"/>
          <w:noProof/>
          <w:szCs w:val="24"/>
          <w:lang w:val="es-ES"/>
          <w:rPrChange w:id="168" w:author="Björn Jörges" w:date="2020-04-05T19:16:00Z">
            <w:rPr>
              <w:rFonts w:ascii="Calibri" w:hAnsi="Calibri" w:cs="Calibri"/>
              <w:noProof/>
              <w:szCs w:val="24"/>
            </w:rPr>
          </w:rPrChange>
        </w:rPr>
        <w:t>(1), 145–151. https://doi.org/10.1016/j.neuron.2004.06.006</w:t>
      </w:r>
    </w:p>
    <w:p w14:paraId="6A3A0C20"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C23112">
        <w:rPr>
          <w:rFonts w:ascii="Calibri" w:hAnsi="Calibri" w:cs="Calibri"/>
          <w:noProof/>
          <w:szCs w:val="24"/>
          <w:lang w:val="es-ES"/>
          <w:rPrChange w:id="169" w:author="Björn Jörges" w:date="2020-04-05T19:16:00Z">
            <w:rPr>
              <w:rFonts w:ascii="Calibri" w:hAnsi="Calibri" w:cs="Calibri"/>
              <w:noProof/>
              <w:szCs w:val="24"/>
            </w:rPr>
          </w:rPrChange>
        </w:rPr>
        <w:t xml:space="preserve">Jörges, B., &amp; López-Moliner, J. (2019). </w:t>
      </w:r>
      <w:r w:rsidRPr="008E2FD6">
        <w:rPr>
          <w:rFonts w:ascii="Calibri" w:hAnsi="Calibri" w:cs="Calibri"/>
          <w:noProof/>
          <w:szCs w:val="24"/>
        </w:rPr>
        <w:t xml:space="preserve">Earth-Gravity Congruent Motion Facilitates Ocular Control for Pursuit of Parabolic Trajectories. </w:t>
      </w:r>
      <w:r w:rsidRPr="008E2FD6">
        <w:rPr>
          <w:rFonts w:ascii="Calibri" w:hAnsi="Calibri" w:cs="Calibri"/>
          <w:i/>
          <w:iCs/>
          <w:noProof/>
          <w:szCs w:val="24"/>
        </w:rPr>
        <w:t>Scientific Reports</w:t>
      </w:r>
      <w:r w:rsidRPr="008E2FD6">
        <w:rPr>
          <w:rFonts w:ascii="Calibri" w:hAnsi="Calibri" w:cs="Calibri"/>
          <w:noProof/>
          <w:szCs w:val="24"/>
        </w:rPr>
        <w:t xml:space="preserve">, </w:t>
      </w:r>
      <w:r w:rsidRPr="008E2FD6">
        <w:rPr>
          <w:rFonts w:ascii="Calibri" w:hAnsi="Calibri" w:cs="Calibri"/>
          <w:i/>
          <w:iCs/>
          <w:noProof/>
          <w:szCs w:val="24"/>
        </w:rPr>
        <w:t>9</w:t>
      </w:r>
      <w:r w:rsidRPr="008E2FD6">
        <w:rPr>
          <w:rFonts w:ascii="Calibri" w:hAnsi="Calibri" w:cs="Calibri"/>
          <w:noProof/>
          <w:szCs w:val="24"/>
        </w:rPr>
        <w:t>(1), 1–13. https://doi.org/10.1038/s41598-019-50512-6</w:t>
      </w:r>
    </w:p>
    <w:p w14:paraId="4FF01252"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López-Moliner, J., Brenner, E., Louw, S., &amp; Smeets, J. B. J. (2010). Catching a gently thrown ball. </w:t>
      </w:r>
      <w:r w:rsidRPr="008E2FD6">
        <w:rPr>
          <w:rFonts w:ascii="Calibri" w:hAnsi="Calibri" w:cs="Calibri"/>
          <w:i/>
          <w:iCs/>
          <w:noProof/>
          <w:szCs w:val="24"/>
        </w:rPr>
        <w:t>Experimental Brain Research</w:t>
      </w:r>
      <w:r w:rsidRPr="008E2FD6">
        <w:rPr>
          <w:rFonts w:ascii="Calibri" w:hAnsi="Calibri" w:cs="Calibri"/>
          <w:noProof/>
          <w:szCs w:val="24"/>
        </w:rPr>
        <w:t xml:space="preserve">, </w:t>
      </w:r>
      <w:r w:rsidRPr="008E2FD6">
        <w:rPr>
          <w:rFonts w:ascii="Calibri" w:hAnsi="Calibri" w:cs="Calibri"/>
          <w:i/>
          <w:iCs/>
          <w:noProof/>
          <w:szCs w:val="24"/>
        </w:rPr>
        <w:t>206</w:t>
      </w:r>
      <w:r w:rsidRPr="008E2FD6">
        <w:rPr>
          <w:rFonts w:ascii="Calibri" w:hAnsi="Calibri" w:cs="Calibri"/>
          <w:noProof/>
          <w:szCs w:val="24"/>
        </w:rPr>
        <w:t>(4), 409–417. https://doi.org/10.1007/s00221-010-2421-1</w:t>
      </w:r>
    </w:p>
    <w:p w14:paraId="47FBC6C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C23112">
        <w:rPr>
          <w:rFonts w:ascii="Calibri" w:hAnsi="Calibri" w:cs="Calibri"/>
          <w:noProof/>
          <w:szCs w:val="24"/>
          <w:lang w:val="de-DE"/>
          <w:rPrChange w:id="170" w:author="Björn Jörges" w:date="2020-04-05T19:16:00Z">
            <w:rPr>
              <w:rFonts w:ascii="Calibri" w:hAnsi="Calibri" w:cs="Calibri"/>
              <w:noProof/>
              <w:szCs w:val="24"/>
            </w:rPr>
          </w:rPrChange>
        </w:rPr>
        <w:t xml:space="preserve">MacNeilage, P. R., Zhang, Z., DeAngelis, G. C., &amp; Angelaki, D. E. (2012). </w:t>
      </w:r>
      <w:r w:rsidRPr="008E2FD6">
        <w:rPr>
          <w:rFonts w:ascii="Calibri" w:hAnsi="Calibri" w:cs="Calibri"/>
          <w:noProof/>
          <w:szCs w:val="24"/>
        </w:rPr>
        <w:t xml:space="preserve">Vestibular facilitation of optic flow parsing. </w:t>
      </w:r>
      <w:r w:rsidRPr="008E2FD6">
        <w:rPr>
          <w:rFonts w:ascii="Calibri" w:hAnsi="Calibri" w:cs="Calibri"/>
          <w:i/>
          <w:iCs/>
          <w:noProof/>
          <w:szCs w:val="24"/>
        </w:rPr>
        <w:t>PLoS ONE</w:t>
      </w:r>
      <w:r w:rsidRPr="008E2FD6">
        <w:rPr>
          <w:rFonts w:ascii="Calibri" w:hAnsi="Calibri" w:cs="Calibri"/>
          <w:noProof/>
          <w:szCs w:val="24"/>
        </w:rPr>
        <w:t xml:space="preserve">, </w:t>
      </w:r>
      <w:r w:rsidRPr="008E2FD6">
        <w:rPr>
          <w:rFonts w:ascii="Calibri" w:hAnsi="Calibri" w:cs="Calibri"/>
          <w:i/>
          <w:iCs/>
          <w:noProof/>
          <w:szCs w:val="24"/>
        </w:rPr>
        <w:t>7</w:t>
      </w:r>
      <w:r w:rsidRPr="008E2FD6">
        <w:rPr>
          <w:rFonts w:ascii="Calibri" w:hAnsi="Calibri" w:cs="Calibri"/>
          <w:noProof/>
          <w:szCs w:val="24"/>
        </w:rPr>
        <w:t>(7). https://doi.org/10.1371/journal.pone.0040264</w:t>
      </w:r>
    </w:p>
    <w:p w14:paraId="21069FB5"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McKee, S. P. (1981). A local mechanism for differential velocity detection.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21</w:t>
      </w:r>
      <w:r w:rsidRPr="008E2FD6">
        <w:rPr>
          <w:rFonts w:ascii="Calibri" w:hAnsi="Calibri" w:cs="Calibri"/>
          <w:noProof/>
          <w:szCs w:val="24"/>
        </w:rPr>
        <w:t>(4), 491–500. https://doi.org/10.1016/0042-6989(81)90095-X</w:t>
      </w:r>
    </w:p>
    <w:p w14:paraId="1629B88D"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Moscatelli, A., Mezzetti, M., &amp; Lacquaniti, F. (2012). Modeling psychophysical data at the population-level: The generalized linear mixed model.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2</w:t>
      </w:r>
      <w:r w:rsidRPr="008E2FD6">
        <w:rPr>
          <w:rFonts w:ascii="Calibri" w:hAnsi="Calibri" w:cs="Calibri"/>
          <w:noProof/>
          <w:szCs w:val="24"/>
        </w:rPr>
        <w:t>(11), 1–17. https://doi.org/10.1167/12.11.26</w:t>
      </w:r>
    </w:p>
    <w:p w14:paraId="5999ABDF"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Niehorster, D. C., &amp; Li, L. (2017). Accuracy and tuning of flow parsing for visual perception of object motion during self-motion. </w:t>
      </w:r>
      <w:r w:rsidRPr="008E2FD6">
        <w:rPr>
          <w:rFonts w:ascii="Calibri" w:hAnsi="Calibri" w:cs="Calibri"/>
          <w:i/>
          <w:iCs/>
          <w:noProof/>
          <w:szCs w:val="24"/>
        </w:rPr>
        <w:t>I-Perception</w:t>
      </w:r>
      <w:r w:rsidRPr="008E2FD6">
        <w:rPr>
          <w:rFonts w:ascii="Calibri" w:hAnsi="Calibri" w:cs="Calibri"/>
          <w:noProof/>
          <w:szCs w:val="24"/>
        </w:rPr>
        <w:t xml:space="preserve">, </w:t>
      </w:r>
      <w:r w:rsidRPr="008E2FD6">
        <w:rPr>
          <w:rFonts w:ascii="Calibri" w:hAnsi="Calibri" w:cs="Calibri"/>
          <w:i/>
          <w:iCs/>
          <w:noProof/>
          <w:szCs w:val="24"/>
        </w:rPr>
        <w:t>8</w:t>
      </w:r>
      <w:r w:rsidRPr="008E2FD6">
        <w:rPr>
          <w:rFonts w:ascii="Calibri" w:hAnsi="Calibri" w:cs="Calibri"/>
          <w:noProof/>
          <w:szCs w:val="24"/>
        </w:rPr>
        <w:t>(3), 1–18. https://doi.org/10.1177/2041669517708206</w:t>
      </w:r>
    </w:p>
    <w:p w14:paraId="7763821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lastRenderedPageBreak/>
        <w:t xml:space="preserve">Probst, T., Loose, R., Niedeggen, M., &amp; Wist, E. R. (1995). Processing of visual motion direction in the fronto-parallel plane in the stationary or moving observer. </w:t>
      </w:r>
      <w:r w:rsidRPr="008E2FD6">
        <w:rPr>
          <w:rFonts w:ascii="Calibri" w:hAnsi="Calibri" w:cs="Calibri"/>
          <w:i/>
          <w:iCs/>
          <w:noProof/>
          <w:szCs w:val="24"/>
        </w:rPr>
        <w:t>Behavioural Brain Research</w:t>
      </w:r>
      <w:r w:rsidRPr="008E2FD6">
        <w:rPr>
          <w:rFonts w:ascii="Calibri" w:hAnsi="Calibri" w:cs="Calibri"/>
          <w:noProof/>
          <w:szCs w:val="24"/>
        </w:rPr>
        <w:t xml:space="preserve">, </w:t>
      </w:r>
      <w:r w:rsidRPr="008E2FD6">
        <w:rPr>
          <w:rFonts w:ascii="Calibri" w:hAnsi="Calibri" w:cs="Calibri"/>
          <w:i/>
          <w:iCs/>
          <w:noProof/>
          <w:szCs w:val="24"/>
        </w:rPr>
        <w:t>70</w:t>
      </w:r>
      <w:r w:rsidRPr="008E2FD6">
        <w:rPr>
          <w:rFonts w:ascii="Calibri" w:hAnsi="Calibri" w:cs="Calibri"/>
          <w:noProof/>
          <w:szCs w:val="24"/>
        </w:rPr>
        <w:t>(2), 133–144. https://doi.org/10.1016/0166-4328(95)80003-4</w:t>
      </w:r>
    </w:p>
    <w:p w14:paraId="3F83BF9F"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Rushton, S. K., &amp; Warren, P. A. (2005). Moving observers, relative retinal motion and the detection of object movement [2]. </w:t>
      </w:r>
      <w:r w:rsidRPr="008E2FD6">
        <w:rPr>
          <w:rFonts w:ascii="Calibri" w:hAnsi="Calibri" w:cs="Calibri"/>
          <w:i/>
          <w:iCs/>
          <w:noProof/>
          <w:szCs w:val="24"/>
        </w:rPr>
        <w:t>Current Biology</w:t>
      </w:r>
      <w:r w:rsidRPr="008E2FD6">
        <w:rPr>
          <w:rFonts w:ascii="Calibri" w:hAnsi="Calibri" w:cs="Calibri"/>
          <w:noProof/>
          <w:szCs w:val="24"/>
        </w:rPr>
        <w:t>, Vol. 15, pp. 542–543. https://doi.org/10.1016/j.cub.2005.07.020</w:t>
      </w:r>
    </w:p>
    <w:p w14:paraId="3C5B0104"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Taylor, M. M., &amp; Creelman, C. D. (1967). PEST: Efficient Estimates on Probability Functions. </w:t>
      </w:r>
      <w:r w:rsidRPr="008E2FD6">
        <w:rPr>
          <w:rFonts w:ascii="Calibri" w:hAnsi="Calibri" w:cs="Calibri"/>
          <w:i/>
          <w:iCs/>
          <w:noProof/>
          <w:szCs w:val="24"/>
        </w:rPr>
        <w:t>The Journal of the Acoustical Society of America</w:t>
      </w:r>
      <w:r w:rsidRPr="008E2FD6">
        <w:rPr>
          <w:rFonts w:ascii="Calibri" w:hAnsi="Calibri" w:cs="Calibri"/>
          <w:noProof/>
          <w:szCs w:val="24"/>
        </w:rPr>
        <w:t xml:space="preserve">, </w:t>
      </w:r>
      <w:r w:rsidRPr="008E2FD6">
        <w:rPr>
          <w:rFonts w:ascii="Calibri" w:hAnsi="Calibri" w:cs="Calibri"/>
          <w:i/>
          <w:iCs/>
          <w:noProof/>
          <w:szCs w:val="24"/>
        </w:rPr>
        <w:t>41</w:t>
      </w:r>
      <w:r w:rsidRPr="008E2FD6">
        <w:rPr>
          <w:rFonts w:ascii="Calibri" w:hAnsi="Calibri" w:cs="Calibri"/>
          <w:noProof/>
          <w:szCs w:val="24"/>
        </w:rPr>
        <w:t>(4A), 782–787. https://doi.org/10.1121/1.1910407</w:t>
      </w:r>
    </w:p>
    <w:p w14:paraId="0A42D085"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C23112">
        <w:rPr>
          <w:rFonts w:ascii="Calibri" w:hAnsi="Calibri" w:cs="Calibri"/>
          <w:noProof/>
          <w:szCs w:val="24"/>
          <w:lang w:val="de-DE"/>
          <w:rPrChange w:id="171" w:author="Björn Jörges" w:date="2020-04-05T19:16:00Z">
            <w:rPr>
              <w:rFonts w:ascii="Calibri" w:hAnsi="Calibri" w:cs="Calibri"/>
              <w:noProof/>
              <w:szCs w:val="24"/>
            </w:rPr>
          </w:rPrChange>
        </w:rPr>
        <w:t xml:space="preserve">Warren, P. A., &amp; Rushton, S. K. (2007). </w:t>
      </w:r>
      <w:r w:rsidRPr="008E2FD6">
        <w:rPr>
          <w:rFonts w:ascii="Calibri" w:hAnsi="Calibri" w:cs="Calibri"/>
          <w:i/>
          <w:iCs/>
          <w:noProof/>
          <w:szCs w:val="24"/>
        </w:rPr>
        <w:t>Perception of object trajectory : Parsing retinal motion into self and object movement components</w:t>
      </w:r>
      <w:r w:rsidRPr="008E2FD6">
        <w:rPr>
          <w:rFonts w:ascii="Calibri" w:hAnsi="Calibri" w:cs="Calibri"/>
          <w:noProof/>
          <w:szCs w:val="24"/>
        </w:rPr>
        <w:t xml:space="preserve">. </w:t>
      </w:r>
      <w:r w:rsidRPr="008E2FD6">
        <w:rPr>
          <w:rFonts w:ascii="Calibri" w:hAnsi="Calibri" w:cs="Calibri"/>
          <w:i/>
          <w:iCs/>
          <w:noProof/>
          <w:szCs w:val="24"/>
        </w:rPr>
        <w:t>7</w:t>
      </w:r>
      <w:r w:rsidRPr="008E2FD6">
        <w:rPr>
          <w:rFonts w:ascii="Calibri" w:hAnsi="Calibri" w:cs="Calibri"/>
          <w:noProof/>
          <w:szCs w:val="24"/>
        </w:rPr>
        <w:t>, 1–11. https://doi.org/10.1167/7.11.2.Introduction</w:t>
      </w:r>
    </w:p>
    <w:p w14:paraId="40463E88"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arren, P. A., &amp; Rushton, S. K. (2008). Evidence for flow-parsing in radial flow displays.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8</w:t>
      </w:r>
      <w:r w:rsidRPr="008E2FD6">
        <w:rPr>
          <w:rFonts w:ascii="Calibri" w:hAnsi="Calibri" w:cs="Calibri"/>
          <w:noProof/>
          <w:szCs w:val="24"/>
        </w:rPr>
        <w:t>(5), 655–663. https://doi.org/10.1016/j.visres.2007.10.023</w:t>
      </w:r>
    </w:p>
    <w:p w14:paraId="61D9B46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arren, P. A., &amp; Rushton, S. K. (2009). Perception of scene-relative object movement: Optic flow parsing and the contribution of monocular depth cues.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9</w:t>
      </w:r>
      <w:r w:rsidRPr="008E2FD6">
        <w:rPr>
          <w:rFonts w:ascii="Calibri" w:hAnsi="Calibri" w:cs="Calibri"/>
          <w:noProof/>
          <w:szCs w:val="24"/>
        </w:rPr>
        <w:t>(11), 1406–1419. https://doi.org/10.1016/j.visres.2009.01.016</w:t>
      </w:r>
    </w:p>
    <w:p w14:paraId="77EBD5AC"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exler, M. (2003). Voluntary head movement and allocentric perception of space. </w:t>
      </w:r>
      <w:r w:rsidRPr="008E2FD6">
        <w:rPr>
          <w:rFonts w:ascii="Calibri" w:hAnsi="Calibri" w:cs="Calibri"/>
          <w:i/>
          <w:iCs/>
          <w:noProof/>
          <w:szCs w:val="24"/>
        </w:rPr>
        <w:t>Psychological Science</w:t>
      </w:r>
      <w:r w:rsidRPr="008E2FD6">
        <w:rPr>
          <w:rFonts w:ascii="Calibri" w:hAnsi="Calibri" w:cs="Calibri"/>
          <w:noProof/>
          <w:szCs w:val="24"/>
        </w:rPr>
        <w:t xml:space="preserve">, </w:t>
      </w:r>
      <w:r w:rsidRPr="008E2FD6">
        <w:rPr>
          <w:rFonts w:ascii="Calibri" w:hAnsi="Calibri" w:cs="Calibri"/>
          <w:i/>
          <w:iCs/>
          <w:noProof/>
          <w:szCs w:val="24"/>
        </w:rPr>
        <w:t>14</w:t>
      </w:r>
      <w:r w:rsidRPr="008E2FD6">
        <w:rPr>
          <w:rFonts w:ascii="Calibri" w:hAnsi="Calibri" w:cs="Calibri"/>
          <w:noProof/>
          <w:szCs w:val="24"/>
        </w:rPr>
        <w:t>(4), 340–346. https://doi.org/10.1111/1467-9280.14491</w:t>
      </w:r>
    </w:p>
    <w:p w14:paraId="2D710F09"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rPr>
      </w:pPr>
      <w:r w:rsidRPr="008E2FD6">
        <w:rPr>
          <w:rFonts w:ascii="Calibri" w:hAnsi="Calibri" w:cs="Calibri"/>
          <w:noProof/>
          <w:szCs w:val="24"/>
        </w:rPr>
        <w:t xml:space="preserve">Wilson, A. D., &amp; Golonka, S. (2013). Embodied Cognition is Not What you Think it is. </w:t>
      </w:r>
      <w:r w:rsidRPr="008E2FD6">
        <w:rPr>
          <w:rFonts w:ascii="Calibri" w:hAnsi="Calibri" w:cs="Calibri"/>
          <w:i/>
          <w:iCs/>
          <w:noProof/>
          <w:szCs w:val="24"/>
        </w:rPr>
        <w:t>Frontiers in Psychology</w:t>
      </w:r>
      <w:r w:rsidRPr="008E2FD6">
        <w:rPr>
          <w:rFonts w:ascii="Calibri" w:hAnsi="Calibri" w:cs="Calibri"/>
          <w:noProof/>
          <w:szCs w:val="24"/>
        </w:rPr>
        <w:t xml:space="preserve">, </w:t>
      </w:r>
      <w:r w:rsidRPr="008E2FD6">
        <w:rPr>
          <w:rFonts w:ascii="Calibri" w:hAnsi="Calibri" w:cs="Calibri"/>
          <w:i/>
          <w:iCs/>
          <w:noProof/>
          <w:szCs w:val="24"/>
        </w:rPr>
        <w:t>4</w:t>
      </w:r>
      <w:r w:rsidRPr="008E2FD6">
        <w:rPr>
          <w:rFonts w:ascii="Calibri" w:hAnsi="Calibri" w:cs="Calibri"/>
          <w:noProof/>
          <w:szCs w:val="24"/>
        </w:rPr>
        <w:t>(February), 1–13. https://doi.org/10.3389/fpsyg.2013.00058</w:t>
      </w:r>
    </w:p>
    <w:p w14:paraId="467FE5C3" w14:textId="65B79023" w:rsidR="00C4466E" w:rsidRPr="00A76B32" w:rsidRDefault="003D36DD" w:rsidP="00053752">
      <w:pPr>
        <w:widowControl w:val="0"/>
        <w:autoSpaceDE w:val="0"/>
        <w:autoSpaceDN w:val="0"/>
        <w:adjustRightInd w:val="0"/>
        <w:spacing w:line="240" w:lineRule="auto"/>
        <w:ind w:left="480" w:hanging="480"/>
      </w:pPr>
      <w:r>
        <w:fldChar w:fldCharType="end"/>
      </w:r>
    </w:p>
    <w:sectPr w:rsidR="00C4466E" w:rsidRPr="00A76B32" w:rsidSect="00E4195C">
      <w:footerReference w:type="default" r:id="rId10"/>
      <w:pgSz w:w="12240" w:h="15840"/>
      <w:pgMar w:top="1440" w:right="1440" w:bottom="1440" w:left="1440" w:header="720" w:footer="720" w:gutter="0"/>
      <w:lnNumType w:countBy="1" w:restart="continuous"/>
      <w:cols w:space="720"/>
      <w:docGrid w:linePitch="360"/>
      <w:sectPrChange w:id="176" w:author="Björn Jörges" w:date="2020-03-26T00:26:00Z">
        <w:sectPr w:rsidR="00C4466E" w:rsidRPr="00A76B32" w:rsidSect="00E4195C">
          <w:pgMar w:top="1440" w:right="1440" w:bottom="1440" w:left="1440" w:header="720" w:footer="720"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1E9A9" w14:textId="77777777" w:rsidR="00ED3DD5" w:rsidRDefault="00ED3DD5" w:rsidP="00AD3F26">
      <w:pPr>
        <w:spacing w:after="0" w:line="240" w:lineRule="auto"/>
      </w:pPr>
      <w:r>
        <w:separator/>
      </w:r>
    </w:p>
  </w:endnote>
  <w:endnote w:type="continuationSeparator" w:id="0">
    <w:p w14:paraId="7D882D2E" w14:textId="77777777" w:rsidR="00ED3DD5" w:rsidRDefault="00ED3DD5"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72" w:author="Björn Jörges" w:date="2020-03-23T15:58:00Z"/>
  <w:sdt>
    <w:sdtPr>
      <w:id w:val="-1986695427"/>
      <w:docPartObj>
        <w:docPartGallery w:val="Page Numbers (Bottom of Page)"/>
        <w:docPartUnique/>
      </w:docPartObj>
    </w:sdtPr>
    <w:sdtEndPr>
      <w:rPr>
        <w:noProof/>
      </w:rPr>
    </w:sdtEndPr>
    <w:sdtContent>
      <w:customXmlInsRangeEnd w:id="172"/>
      <w:p w14:paraId="7E14B59F" w14:textId="41C1D9BC" w:rsidR="00AD3F26" w:rsidRDefault="00AD3F26">
        <w:pPr>
          <w:pStyle w:val="Footer"/>
          <w:jc w:val="center"/>
          <w:rPr>
            <w:ins w:id="173" w:author="Björn Jörges" w:date="2020-03-23T15:58:00Z"/>
          </w:rPr>
        </w:pPr>
        <w:ins w:id="174" w:author="Björn Jörges" w:date="2020-03-23T15:58:00Z">
          <w:r>
            <w:fldChar w:fldCharType="begin"/>
          </w:r>
          <w:r>
            <w:instrText xml:space="preserve"> PAGE   \* MERGEFORMAT </w:instrText>
          </w:r>
          <w:r>
            <w:fldChar w:fldCharType="separate"/>
          </w:r>
          <w:r>
            <w:rPr>
              <w:noProof/>
            </w:rPr>
            <w:t>2</w:t>
          </w:r>
          <w:r>
            <w:rPr>
              <w:noProof/>
            </w:rPr>
            <w:fldChar w:fldCharType="end"/>
          </w:r>
        </w:ins>
      </w:p>
      <w:customXmlInsRangeStart w:id="175" w:author="Björn Jörges" w:date="2020-03-23T15:58:00Z"/>
    </w:sdtContent>
  </w:sdt>
  <w:customXmlInsRangeEnd w:id="175"/>
  <w:p w14:paraId="13E52B27" w14:textId="77777777" w:rsidR="00AD3F26" w:rsidRDefault="00AD3F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24F7C" w14:textId="77777777" w:rsidR="00ED3DD5" w:rsidRDefault="00ED3DD5" w:rsidP="00AD3F26">
      <w:pPr>
        <w:spacing w:after="0" w:line="240" w:lineRule="auto"/>
      </w:pPr>
      <w:r>
        <w:separator/>
      </w:r>
    </w:p>
  </w:footnote>
  <w:footnote w:type="continuationSeparator" w:id="0">
    <w:p w14:paraId="34EC4C78" w14:textId="77777777" w:rsidR="00ED3DD5" w:rsidRDefault="00ED3DD5"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3D1F"/>
    <w:rsid w:val="0003504B"/>
    <w:rsid w:val="000447FB"/>
    <w:rsid w:val="000507AE"/>
    <w:rsid w:val="00051CDB"/>
    <w:rsid w:val="00053752"/>
    <w:rsid w:val="0005524E"/>
    <w:rsid w:val="00055E4D"/>
    <w:rsid w:val="000566B5"/>
    <w:rsid w:val="00076BFB"/>
    <w:rsid w:val="000979FA"/>
    <w:rsid w:val="000A61BD"/>
    <w:rsid w:val="000B0DDC"/>
    <w:rsid w:val="000B17CA"/>
    <w:rsid w:val="000C0C29"/>
    <w:rsid w:val="000D41B4"/>
    <w:rsid w:val="000D42C2"/>
    <w:rsid w:val="000E2D93"/>
    <w:rsid w:val="000E735B"/>
    <w:rsid w:val="000F51D4"/>
    <w:rsid w:val="00124045"/>
    <w:rsid w:val="00133FDB"/>
    <w:rsid w:val="00136208"/>
    <w:rsid w:val="0014099D"/>
    <w:rsid w:val="00147458"/>
    <w:rsid w:val="0015188F"/>
    <w:rsid w:val="0015407E"/>
    <w:rsid w:val="0015637E"/>
    <w:rsid w:val="0016481F"/>
    <w:rsid w:val="00165DC4"/>
    <w:rsid w:val="00176751"/>
    <w:rsid w:val="001A7E55"/>
    <w:rsid w:val="001D5D5C"/>
    <w:rsid w:val="001D6219"/>
    <w:rsid w:val="001E4B8F"/>
    <w:rsid w:val="001F1772"/>
    <w:rsid w:val="001F500A"/>
    <w:rsid w:val="00206EB2"/>
    <w:rsid w:val="00211BB7"/>
    <w:rsid w:val="0021621B"/>
    <w:rsid w:val="00223D5B"/>
    <w:rsid w:val="00227402"/>
    <w:rsid w:val="0023733E"/>
    <w:rsid w:val="00250579"/>
    <w:rsid w:val="00257DF7"/>
    <w:rsid w:val="002631A1"/>
    <w:rsid w:val="00280F38"/>
    <w:rsid w:val="002A2567"/>
    <w:rsid w:val="002A738E"/>
    <w:rsid w:val="002B28A0"/>
    <w:rsid w:val="002B3D22"/>
    <w:rsid w:val="002F15FB"/>
    <w:rsid w:val="002F45C1"/>
    <w:rsid w:val="00302BAF"/>
    <w:rsid w:val="00302E00"/>
    <w:rsid w:val="003040A3"/>
    <w:rsid w:val="00317E09"/>
    <w:rsid w:val="003207EE"/>
    <w:rsid w:val="00331280"/>
    <w:rsid w:val="003539AD"/>
    <w:rsid w:val="00365177"/>
    <w:rsid w:val="003704BA"/>
    <w:rsid w:val="00373890"/>
    <w:rsid w:val="00380165"/>
    <w:rsid w:val="003810CA"/>
    <w:rsid w:val="003A16B7"/>
    <w:rsid w:val="003C3190"/>
    <w:rsid w:val="003C3F8E"/>
    <w:rsid w:val="003D27B2"/>
    <w:rsid w:val="003D36DD"/>
    <w:rsid w:val="003F05A4"/>
    <w:rsid w:val="003F215D"/>
    <w:rsid w:val="003F3BCC"/>
    <w:rsid w:val="003F7DFE"/>
    <w:rsid w:val="00406CB1"/>
    <w:rsid w:val="00413CAE"/>
    <w:rsid w:val="00415A8A"/>
    <w:rsid w:val="00446B3D"/>
    <w:rsid w:val="0045395D"/>
    <w:rsid w:val="00471BF5"/>
    <w:rsid w:val="00476525"/>
    <w:rsid w:val="004B278F"/>
    <w:rsid w:val="004C1C9C"/>
    <w:rsid w:val="004E6C2E"/>
    <w:rsid w:val="00533EC6"/>
    <w:rsid w:val="00544D46"/>
    <w:rsid w:val="00550794"/>
    <w:rsid w:val="0055304A"/>
    <w:rsid w:val="005600F5"/>
    <w:rsid w:val="00564A69"/>
    <w:rsid w:val="005653A9"/>
    <w:rsid w:val="0057257A"/>
    <w:rsid w:val="0057337C"/>
    <w:rsid w:val="00587DCC"/>
    <w:rsid w:val="005A1659"/>
    <w:rsid w:val="005A7FF6"/>
    <w:rsid w:val="005D74DC"/>
    <w:rsid w:val="005F5F77"/>
    <w:rsid w:val="006053D5"/>
    <w:rsid w:val="0061078B"/>
    <w:rsid w:val="00615CEF"/>
    <w:rsid w:val="006236B0"/>
    <w:rsid w:val="00626889"/>
    <w:rsid w:val="006351E0"/>
    <w:rsid w:val="00635780"/>
    <w:rsid w:val="00643BEA"/>
    <w:rsid w:val="00654A8F"/>
    <w:rsid w:val="00661830"/>
    <w:rsid w:val="00662DE5"/>
    <w:rsid w:val="006704B0"/>
    <w:rsid w:val="006778D9"/>
    <w:rsid w:val="00685535"/>
    <w:rsid w:val="00686F57"/>
    <w:rsid w:val="006A2426"/>
    <w:rsid w:val="006B56CF"/>
    <w:rsid w:val="006B79FA"/>
    <w:rsid w:val="006F0DE6"/>
    <w:rsid w:val="006F38B3"/>
    <w:rsid w:val="006F607B"/>
    <w:rsid w:val="00702967"/>
    <w:rsid w:val="00711C4D"/>
    <w:rsid w:val="0073656F"/>
    <w:rsid w:val="00740F7C"/>
    <w:rsid w:val="00741F9E"/>
    <w:rsid w:val="007478C9"/>
    <w:rsid w:val="00754E15"/>
    <w:rsid w:val="00760B08"/>
    <w:rsid w:val="007640BB"/>
    <w:rsid w:val="007A1A84"/>
    <w:rsid w:val="007B14FB"/>
    <w:rsid w:val="007C7E8B"/>
    <w:rsid w:val="007D6820"/>
    <w:rsid w:val="007E785F"/>
    <w:rsid w:val="007F61C7"/>
    <w:rsid w:val="0081339A"/>
    <w:rsid w:val="00820A5B"/>
    <w:rsid w:val="00824D90"/>
    <w:rsid w:val="008366DA"/>
    <w:rsid w:val="00842F42"/>
    <w:rsid w:val="008458E2"/>
    <w:rsid w:val="00845E3F"/>
    <w:rsid w:val="00856A69"/>
    <w:rsid w:val="008601AF"/>
    <w:rsid w:val="008742E6"/>
    <w:rsid w:val="008923A3"/>
    <w:rsid w:val="00895417"/>
    <w:rsid w:val="008A361B"/>
    <w:rsid w:val="008B3B08"/>
    <w:rsid w:val="008C00D3"/>
    <w:rsid w:val="008D0397"/>
    <w:rsid w:val="008D0B9F"/>
    <w:rsid w:val="008D4B1D"/>
    <w:rsid w:val="008E2FD6"/>
    <w:rsid w:val="008F274A"/>
    <w:rsid w:val="008F3F2F"/>
    <w:rsid w:val="008F7AE6"/>
    <w:rsid w:val="00900F96"/>
    <w:rsid w:val="00901ABF"/>
    <w:rsid w:val="009028AC"/>
    <w:rsid w:val="00911FAF"/>
    <w:rsid w:val="00914F9D"/>
    <w:rsid w:val="00915B4B"/>
    <w:rsid w:val="0092113C"/>
    <w:rsid w:val="00927B55"/>
    <w:rsid w:val="00930D3B"/>
    <w:rsid w:val="00951A0D"/>
    <w:rsid w:val="0096015C"/>
    <w:rsid w:val="00962151"/>
    <w:rsid w:val="00994115"/>
    <w:rsid w:val="009A3AB1"/>
    <w:rsid w:val="009A607E"/>
    <w:rsid w:val="009B140C"/>
    <w:rsid w:val="009B3406"/>
    <w:rsid w:val="009C6643"/>
    <w:rsid w:val="009C7325"/>
    <w:rsid w:val="009C77F0"/>
    <w:rsid w:val="009D1039"/>
    <w:rsid w:val="009D53AE"/>
    <w:rsid w:val="009E4715"/>
    <w:rsid w:val="009E76C6"/>
    <w:rsid w:val="00A12B74"/>
    <w:rsid w:val="00A22101"/>
    <w:rsid w:val="00A26A7D"/>
    <w:rsid w:val="00A355D6"/>
    <w:rsid w:val="00A42196"/>
    <w:rsid w:val="00A46D31"/>
    <w:rsid w:val="00A64213"/>
    <w:rsid w:val="00A6526E"/>
    <w:rsid w:val="00A66145"/>
    <w:rsid w:val="00A71014"/>
    <w:rsid w:val="00A730F7"/>
    <w:rsid w:val="00A76B32"/>
    <w:rsid w:val="00A81A47"/>
    <w:rsid w:val="00A90434"/>
    <w:rsid w:val="00AA456F"/>
    <w:rsid w:val="00AB0D92"/>
    <w:rsid w:val="00AB1D5B"/>
    <w:rsid w:val="00AC14F1"/>
    <w:rsid w:val="00AC39B7"/>
    <w:rsid w:val="00AD3F26"/>
    <w:rsid w:val="00B003C3"/>
    <w:rsid w:val="00B1131C"/>
    <w:rsid w:val="00B30EF5"/>
    <w:rsid w:val="00B42BB4"/>
    <w:rsid w:val="00B4310D"/>
    <w:rsid w:val="00B44F72"/>
    <w:rsid w:val="00B57BD4"/>
    <w:rsid w:val="00B65EEC"/>
    <w:rsid w:val="00B75477"/>
    <w:rsid w:val="00B821DA"/>
    <w:rsid w:val="00B904DE"/>
    <w:rsid w:val="00BB26C0"/>
    <w:rsid w:val="00BB4953"/>
    <w:rsid w:val="00BC1E33"/>
    <w:rsid w:val="00BC457D"/>
    <w:rsid w:val="00BD2C36"/>
    <w:rsid w:val="00BE0A7C"/>
    <w:rsid w:val="00BE0D85"/>
    <w:rsid w:val="00BE1D41"/>
    <w:rsid w:val="00BF3774"/>
    <w:rsid w:val="00C033C4"/>
    <w:rsid w:val="00C041AA"/>
    <w:rsid w:val="00C139A1"/>
    <w:rsid w:val="00C1489C"/>
    <w:rsid w:val="00C23112"/>
    <w:rsid w:val="00C3289B"/>
    <w:rsid w:val="00C352B6"/>
    <w:rsid w:val="00C35FDC"/>
    <w:rsid w:val="00C4466E"/>
    <w:rsid w:val="00C535BE"/>
    <w:rsid w:val="00C82E07"/>
    <w:rsid w:val="00CA010F"/>
    <w:rsid w:val="00CB273E"/>
    <w:rsid w:val="00CB3268"/>
    <w:rsid w:val="00CC3AED"/>
    <w:rsid w:val="00CE6EF7"/>
    <w:rsid w:val="00CE722E"/>
    <w:rsid w:val="00CF7F36"/>
    <w:rsid w:val="00D01520"/>
    <w:rsid w:val="00D04996"/>
    <w:rsid w:val="00D05CE9"/>
    <w:rsid w:val="00D124B7"/>
    <w:rsid w:val="00D12D94"/>
    <w:rsid w:val="00D144DD"/>
    <w:rsid w:val="00D217A0"/>
    <w:rsid w:val="00D25154"/>
    <w:rsid w:val="00D474DF"/>
    <w:rsid w:val="00D50386"/>
    <w:rsid w:val="00D60DA2"/>
    <w:rsid w:val="00D633AC"/>
    <w:rsid w:val="00D63464"/>
    <w:rsid w:val="00D8489E"/>
    <w:rsid w:val="00D906F9"/>
    <w:rsid w:val="00D91203"/>
    <w:rsid w:val="00D91C69"/>
    <w:rsid w:val="00DA74F6"/>
    <w:rsid w:val="00DB2508"/>
    <w:rsid w:val="00DD4039"/>
    <w:rsid w:val="00DD79C8"/>
    <w:rsid w:val="00DE13D2"/>
    <w:rsid w:val="00DF09AE"/>
    <w:rsid w:val="00DF1A17"/>
    <w:rsid w:val="00E32FFF"/>
    <w:rsid w:val="00E4195C"/>
    <w:rsid w:val="00E42200"/>
    <w:rsid w:val="00E448DE"/>
    <w:rsid w:val="00E473B5"/>
    <w:rsid w:val="00E67C26"/>
    <w:rsid w:val="00E70A45"/>
    <w:rsid w:val="00E90B30"/>
    <w:rsid w:val="00E93B96"/>
    <w:rsid w:val="00EA20CB"/>
    <w:rsid w:val="00EB0B6A"/>
    <w:rsid w:val="00EB5260"/>
    <w:rsid w:val="00EC252D"/>
    <w:rsid w:val="00EC3969"/>
    <w:rsid w:val="00ED3263"/>
    <w:rsid w:val="00ED3DA0"/>
    <w:rsid w:val="00ED3DD5"/>
    <w:rsid w:val="00ED50A6"/>
    <w:rsid w:val="00ED60CA"/>
    <w:rsid w:val="00EE3598"/>
    <w:rsid w:val="00F05C8A"/>
    <w:rsid w:val="00F15EC4"/>
    <w:rsid w:val="00F23D52"/>
    <w:rsid w:val="00F3506F"/>
    <w:rsid w:val="00F54DBC"/>
    <w:rsid w:val="00F55513"/>
    <w:rsid w:val="00F60D3C"/>
    <w:rsid w:val="00F615E8"/>
    <w:rsid w:val="00F7048D"/>
    <w:rsid w:val="00F93987"/>
    <w:rsid w:val="00F94E12"/>
    <w:rsid w:val="00FA049B"/>
    <w:rsid w:val="00FA3FFA"/>
    <w:rsid w:val="00FA749C"/>
    <w:rsid w:val="00FC164B"/>
    <w:rsid w:val="00FC1CF1"/>
    <w:rsid w:val="00FC4F41"/>
    <w:rsid w:val="00FD11B7"/>
    <w:rsid w:val="00FD140A"/>
    <w:rsid w:val="00FD6409"/>
    <w:rsid w:val="00FD6F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739728-CCD1-474E-9E80-D741B5356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TotalTime>
  <Pages>10</Pages>
  <Words>14116</Words>
  <Characters>80464</Characters>
  <Application>Microsoft Office Word</Application>
  <DocSecurity>0</DocSecurity>
  <Lines>670</Lines>
  <Paragraphs>1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7</cp:revision>
  <cp:lastPrinted>2020-01-29T23:59:00Z</cp:lastPrinted>
  <dcterms:created xsi:type="dcterms:W3CDTF">2020-01-25T00:08:00Z</dcterms:created>
  <dcterms:modified xsi:type="dcterms:W3CDTF">2020-04-06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